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284" w:rsidRPr="006A4380" w:rsidRDefault="00A93204" w:rsidP="00125D2C">
      <w:pPr>
        <w:pStyle w:val="Title"/>
        <w:spacing w:line="360" w:lineRule="auto"/>
        <w:jc w:val="center"/>
        <w:rPr>
          <w:rFonts w:ascii="Times New Roman" w:hAnsi="Times New Roman" w:cs="Times New Roman"/>
          <w:sz w:val="32"/>
          <w:szCs w:val="32"/>
          <w:lang w:val="en-IE"/>
        </w:rPr>
      </w:pPr>
      <w:r>
        <w:rPr>
          <w:rFonts w:ascii="Times New Roman" w:hAnsi="Times New Roman" w:cs="Times New Roman"/>
          <w:sz w:val="32"/>
          <w:szCs w:val="32"/>
          <w:lang w:val="en-IE"/>
        </w:rPr>
        <w:t>Can data analysis t</w:t>
      </w:r>
      <w:r w:rsidR="001315A7" w:rsidRPr="006A4380">
        <w:rPr>
          <w:rFonts w:ascii="Times New Roman" w:hAnsi="Times New Roman" w:cs="Times New Roman"/>
          <w:sz w:val="32"/>
          <w:szCs w:val="32"/>
          <w:lang w:val="en-IE"/>
        </w:rPr>
        <w:t>echniques be</w:t>
      </w:r>
      <w:r w:rsidR="008C2418">
        <w:rPr>
          <w:rFonts w:ascii="Times New Roman" w:hAnsi="Times New Roman" w:cs="Times New Roman"/>
          <w:sz w:val="32"/>
          <w:szCs w:val="32"/>
          <w:lang w:val="en-IE"/>
        </w:rPr>
        <w:t xml:space="preserve"> applied to historical data</w:t>
      </w:r>
      <w:r w:rsidR="001315A7" w:rsidRPr="006A4380">
        <w:rPr>
          <w:rFonts w:ascii="Times New Roman" w:hAnsi="Times New Roman" w:cs="Times New Roman"/>
          <w:sz w:val="32"/>
          <w:szCs w:val="32"/>
          <w:lang w:val="en-IE"/>
        </w:rPr>
        <w:t xml:space="preserve"> </w:t>
      </w:r>
      <w:r w:rsidR="008C2418">
        <w:rPr>
          <w:rFonts w:ascii="Times New Roman" w:hAnsi="Times New Roman" w:cs="Times New Roman"/>
          <w:sz w:val="32"/>
          <w:szCs w:val="32"/>
          <w:lang w:val="en-IE"/>
        </w:rPr>
        <w:t>to provide</w:t>
      </w:r>
      <w:r w:rsidR="001315A7" w:rsidRPr="006A4380">
        <w:rPr>
          <w:rFonts w:ascii="Times New Roman" w:hAnsi="Times New Roman" w:cs="Times New Roman"/>
          <w:sz w:val="32"/>
          <w:szCs w:val="32"/>
          <w:lang w:val="en-IE"/>
        </w:rPr>
        <w:t xml:space="preserve">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001315A7" w:rsidRPr="006A4380">
        <w:rPr>
          <w:rFonts w:ascii="Times New Roman" w:hAnsi="Times New Roman" w:cs="Times New Roman"/>
          <w:sz w:val="32"/>
          <w:szCs w:val="32"/>
          <w:lang w:val="en-IE"/>
        </w:rPr>
        <w:t>weather prediction</w:t>
      </w:r>
      <w:r w:rsidR="00F770A3">
        <w:rPr>
          <w:rFonts w:ascii="Times New Roman" w:hAnsi="Times New Roman" w:cs="Times New Roman"/>
          <w:sz w:val="32"/>
          <w:szCs w:val="32"/>
          <w:lang w:val="en-IE"/>
        </w:rPr>
        <w:t>?</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520E68" w:rsidRDefault="00520E68" w:rsidP="007B6AB4"/>
    <w:p w:rsidR="00520E68" w:rsidRDefault="00520E68" w:rsidP="00520E68">
      <w:r>
        <w:br w:type="page"/>
      </w:r>
    </w:p>
    <w:p w:rsidR="006A4380" w:rsidRDefault="006A4380"/>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Pr="00E471C7" w:rsidRDefault="006A4380" w:rsidP="00E471C7">
          <w:pPr>
            <w:pStyle w:val="TOCHeading"/>
            <w:spacing w:line="360" w:lineRule="auto"/>
            <w:jc w:val="both"/>
            <w:rPr>
              <w:rFonts w:ascii="Times New Roman" w:hAnsi="Times New Roman" w:cs="Times New Roman"/>
              <w:sz w:val="24"/>
              <w:szCs w:val="24"/>
            </w:rPr>
          </w:pPr>
          <w:r w:rsidRPr="00DD4B6B">
            <w:rPr>
              <w:rFonts w:ascii="Times New Roman" w:hAnsi="Times New Roman" w:cs="Times New Roman"/>
              <w:sz w:val="24"/>
              <w:szCs w:val="24"/>
            </w:rPr>
            <w:t>Table of Contents</w:t>
          </w:r>
        </w:p>
        <w:p w:rsidR="00F33008" w:rsidRPr="00F33008" w:rsidRDefault="006A4380" w:rsidP="00F33008">
          <w:pPr>
            <w:pStyle w:val="TOC1"/>
            <w:spacing w:line="360" w:lineRule="auto"/>
            <w:rPr>
              <w:rFonts w:ascii="Times New Roman" w:eastAsiaTheme="minorEastAsia" w:hAnsi="Times New Roman" w:cs="Times New Roman"/>
              <w:noProof/>
              <w:lang w:val="en-IE"/>
            </w:rPr>
          </w:pPr>
          <w:r w:rsidRPr="00F33008">
            <w:rPr>
              <w:rFonts w:ascii="Times New Roman" w:hAnsi="Times New Roman" w:cs="Times New Roman"/>
            </w:rPr>
            <w:fldChar w:fldCharType="begin"/>
          </w:r>
          <w:r w:rsidRPr="00F33008">
            <w:rPr>
              <w:rFonts w:ascii="Times New Roman" w:hAnsi="Times New Roman" w:cs="Times New Roman"/>
            </w:rPr>
            <w:instrText xml:space="preserve"> TOC \o "1-3" \h \z \u </w:instrText>
          </w:r>
          <w:r w:rsidRPr="00F33008">
            <w:rPr>
              <w:rFonts w:ascii="Times New Roman" w:hAnsi="Times New Roman" w:cs="Times New Roman"/>
            </w:rPr>
            <w:fldChar w:fldCharType="separate"/>
          </w:r>
          <w:hyperlink w:anchor="_Toc518563171" w:history="1">
            <w:r w:rsidR="00F33008" w:rsidRPr="00F33008">
              <w:rPr>
                <w:rStyle w:val="Hyperlink"/>
                <w:rFonts w:ascii="Times New Roman" w:hAnsi="Times New Roman" w:cs="Times New Roman"/>
                <w:noProof/>
              </w:rPr>
              <w:t>Table of Figures</w:t>
            </w:r>
            <w:r w:rsidR="00F33008" w:rsidRPr="00F33008">
              <w:rPr>
                <w:rFonts w:ascii="Times New Roman" w:hAnsi="Times New Roman" w:cs="Times New Roman"/>
                <w:noProof/>
                <w:webHidden/>
              </w:rPr>
              <w:tab/>
            </w:r>
            <w:r w:rsidR="00F33008" w:rsidRPr="00F33008">
              <w:rPr>
                <w:rFonts w:ascii="Times New Roman" w:hAnsi="Times New Roman" w:cs="Times New Roman"/>
                <w:noProof/>
                <w:webHidden/>
              </w:rPr>
              <w:fldChar w:fldCharType="begin"/>
            </w:r>
            <w:r w:rsidR="00F33008" w:rsidRPr="00F33008">
              <w:rPr>
                <w:rFonts w:ascii="Times New Roman" w:hAnsi="Times New Roman" w:cs="Times New Roman"/>
                <w:noProof/>
                <w:webHidden/>
              </w:rPr>
              <w:instrText xml:space="preserve"> PAGEREF _Toc518563171 \h </w:instrText>
            </w:r>
            <w:r w:rsidR="00F33008" w:rsidRPr="00F33008">
              <w:rPr>
                <w:rFonts w:ascii="Times New Roman" w:hAnsi="Times New Roman" w:cs="Times New Roman"/>
                <w:noProof/>
                <w:webHidden/>
              </w:rPr>
            </w:r>
            <w:r w:rsidR="00F33008" w:rsidRPr="00F33008">
              <w:rPr>
                <w:rFonts w:ascii="Times New Roman" w:hAnsi="Times New Roman" w:cs="Times New Roman"/>
                <w:noProof/>
                <w:webHidden/>
              </w:rPr>
              <w:fldChar w:fldCharType="separate"/>
            </w:r>
            <w:r w:rsidR="00F33008" w:rsidRPr="00F33008">
              <w:rPr>
                <w:rFonts w:ascii="Times New Roman" w:hAnsi="Times New Roman" w:cs="Times New Roman"/>
                <w:noProof/>
                <w:webHidden/>
              </w:rPr>
              <w:t>3</w:t>
            </w:r>
            <w:r w:rsidR="00F33008" w:rsidRPr="00F33008">
              <w:rPr>
                <w:rFonts w:ascii="Times New Roman" w:hAnsi="Times New Roman" w:cs="Times New Roman"/>
                <w:noProof/>
                <w:webHidden/>
              </w:rPr>
              <w:fldChar w:fldCharType="end"/>
            </w:r>
          </w:hyperlink>
        </w:p>
        <w:p w:rsidR="00F33008" w:rsidRPr="00F33008" w:rsidRDefault="00F33008" w:rsidP="00F33008">
          <w:pPr>
            <w:pStyle w:val="TOC1"/>
            <w:spacing w:line="360" w:lineRule="auto"/>
            <w:rPr>
              <w:rFonts w:ascii="Times New Roman" w:eastAsiaTheme="minorEastAsia" w:hAnsi="Times New Roman" w:cs="Times New Roman"/>
              <w:noProof/>
              <w:lang w:val="en-IE"/>
            </w:rPr>
          </w:pPr>
          <w:hyperlink w:anchor="_Toc518563172" w:history="1">
            <w:r w:rsidRPr="00F33008">
              <w:rPr>
                <w:rStyle w:val="Hyperlink"/>
                <w:rFonts w:ascii="Times New Roman" w:hAnsi="Times New Roman" w:cs="Times New Roman"/>
                <w:noProof/>
                <w:lang w:val="en-IE"/>
              </w:rPr>
              <w:t>Abstract</w:t>
            </w:r>
            <w:r w:rsidRPr="00F33008">
              <w:rPr>
                <w:rFonts w:ascii="Times New Roman" w:hAnsi="Times New Roman" w:cs="Times New Roman"/>
                <w:noProof/>
                <w:webHidden/>
              </w:rPr>
              <w:tab/>
            </w:r>
            <w:r w:rsidRPr="00F33008">
              <w:rPr>
                <w:rFonts w:ascii="Times New Roman" w:hAnsi="Times New Roman" w:cs="Times New Roman"/>
                <w:noProof/>
                <w:webHidden/>
              </w:rPr>
              <w:fldChar w:fldCharType="begin"/>
            </w:r>
            <w:r w:rsidRPr="00F33008">
              <w:rPr>
                <w:rFonts w:ascii="Times New Roman" w:hAnsi="Times New Roman" w:cs="Times New Roman"/>
                <w:noProof/>
                <w:webHidden/>
              </w:rPr>
              <w:instrText xml:space="preserve"> PAGEREF _Toc518563172 \h </w:instrText>
            </w:r>
            <w:r w:rsidRPr="00F33008">
              <w:rPr>
                <w:rFonts w:ascii="Times New Roman" w:hAnsi="Times New Roman" w:cs="Times New Roman"/>
                <w:noProof/>
                <w:webHidden/>
              </w:rPr>
            </w:r>
            <w:r w:rsidRPr="00F33008">
              <w:rPr>
                <w:rFonts w:ascii="Times New Roman" w:hAnsi="Times New Roman" w:cs="Times New Roman"/>
                <w:noProof/>
                <w:webHidden/>
              </w:rPr>
              <w:fldChar w:fldCharType="separate"/>
            </w:r>
            <w:r w:rsidRPr="00F33008">
              <w:rPr>
                <w:rFonts w:ascii="Times New Roman" w:hAnsi="Times New Roman" w:cs="Times New Roman"/>
                <w:noProof/>
                <w:webHidden/>
              </w:rPr>
              <w:t>4</w:t>
            </w:r>
            <w:r w:rsidRPr="00F33008">
              <w:rPr>
                <w:rFonts w:ascii="Times New Roman" w:hAnsi="Times New Roman" w:cs="Times New Roman"/>
                <w:noProof/>
                <w:webHidden/>
              </w:rPr>
              <w:fldChar w:fldCharType="end"/>
            </w:r>
          </w:hyperlink>
        </w:p>
        <w:p w:rsidR="00F33008" w:rsidRPr="00F33008" w:rsidRDefault="00F33008" w:rsidP="00F33008">
          <w:pPr>
            <w:pStyle w:val="TOC1"/>
            <w:spacing w:line="360" w:lineRule="auto"/>
            <w:rPr>
              <w:rFonts w:ascii="Times New Roman" w:eastAsiaTheme="minorEastAsia" w:hAnsi="Times New Roman" w:cs="Times New Roman"/>
              <w:noProof/>
              <w:lang w:val="en-IE"/>
            </w:rPr>
          </w:pPr>
          <w:hyperlink w:anchor="_Toc518563173" w:history="1">
            <w:r w:rsidRPr="00F33008">
              <w:rPr>
                <w:rStyle w:val="Hyperlink"/>
                <w:rFonts w:ascii="Times New Roman" w:hAnsi="Times New Roman" w:cs="Times New Roman"/>
                <w:noProof/>
                <w:lang w:val="en-IE"/>
              </w:rPr>
              <w:t>1.</w:t>
            </w:r>
            <w:r w:rsidRPr="00F33008">
              <w:rPr>
                <w:rFonts w:ascii="Times New Roman" w:eastAsiaTheme="minorEastAsia" w:hAnsi="Times New Roman" w:cs="Times New Roman"/>
                <w:noProof/>
                <w:lang w:val="en-IE"/>
              </w:rPr>
              <w:tab/>
            </w:r>
            <w:r w:rsidRPr="00F33008">
              <w:rPr>
                <w:rStyle w:val="Hyperlink"/>
                <w:rFonts w:ascii="Times New Roman" w:hAnsi="Times New Roman" w:cs="Times New Roman"/>
                <w:noProof/>
                <w:lang w:val="en-IE"/>
              </w:rPr>
              <w:t>Intr</w:t>
            </w:r>
            <w:r w:rsidRPr="00F33008">
              <w:rPr>
                <w:rStyle w:val="Hyperlink"/>
                <w:rFonts w:ascii="Times New Roman" w:hAnsi="Times New Roman" w:cs="Times New Roman"/>
                <w:noProof/>
                <w:lang w:val="en-IE"/>
              </w:rPr>
              <w:t>o</w:t>
            </w:r>
            <w:r w:rsidRPr="00F33008">
              <w:rPr>
                <w:rStyle w:val="Hyperlink"/>
                <w:rFonts w:ascii="Times New Roman" w:hAnsi="Times New Roman" w:cs="Times New Roman"/>
                <w:noProof/>
                <w:lang w:val="en-IE"/>
              </w:rPr>
              <w:t>duction</w:t>
            </w:r>
            <w:r w:rsidRPr="00F33008">
              <w:rPr>
                <w:rFonts w:ascii="Times New Roman" w:hAnsi="Times New Roman" w:cs="Times New Roman"/>
                <w:noProof/>
                <w:webHidden/>
              </w:rPr>
              <w:tab/>
            </w:r>
            <w:r w:rsidRPr="00F33008">
              <w:rPr>
                <w:rFonts w:ascii="Times New Roman" w:hAnsi="Times New Roman" w:cs="Times New Roman"/>
                <w:noProof/>
                <w:webHidden/>
              </w:rPr>
              <w:fldChar w:fldCharType="begin"/>
            </w:r>
            <w:r w:rsidRPr="00F33008">
              <w:rPr>
                <w:rFonts w:ascii="Times New Roman" w:hAnsi="Times New Roman" w:cs="Times New Roman"/>
                <w:noProof/>
                <w:webHidden/>
              </w:rPr>
              <w:instrText xml:space="preserve"> PAGEREF _Toc518563173 \h </w:instrText>
            </w:r>
            <w:r w:rsidRPr="00F33008">
              <w:rPr>
                <w:rFonts w:ascii="Times New Roman" w:hAnsi="Times New Roman" w:cs="Times New Roman"/>
                <w:noProof/>
                <w:webHidden/>
              </w:rPr>
            </w:r>
            <w:r w:rsidRPr="00F33008">
              <w:rPr>
                <w:rFonts w:ascii="Times New Roman" w:hAnsi="Times New Roman" w:cs="Times New Roman"/>
                <w:noProof/>
                <w:webHidden/>
              </w:rPr>
              <w:fldChar w:fldCharType="separate"/>
            </w:r>
            <w:r w:rsidRPr="00F33008">
              <w:rPr>
                <w:rFonts w:ascii="Times New Roman" w:hAnsi="Times New Roman" w:cs="Times New Roman"/>
                <w:noProof/>
                <w:webHidden/>
              </w:rPr>
              <w:t>5</w:t>
            </w:r>
            <w:r w:rsidRPr="00F33008">
              <w:rPr>
                <w:rFonts w:ascii="Times New Roman" w:hAnsi="Times New Roman" w:cs="Times New Roman"/>
                <w:noProof/>
                <w:webHidden/>
              </w:rPr>
              <w:fldChar w:fldCharType="end"/>
            </w:r>
          </w:hyperlink>
        </w:p>
        <w:p w:rsidR="00F33008" w:rsidRPr="00F33008" w:rsidRDefault="00F33008" w:rsidP="00F33008">
          <w:pPr>
            <w:pStyle w:val="TOC1"/>
            <w:spacing w:line="360" w:lineRule="auto"/>
            <w:rPr>
              <w:rFonts w:ascii="Times New Roman" w:eastAsiaTheme="minorEastAsia" w:hAnsi="Times New Roman" w:cs="Times New Roman"/>
              <w:noProof/>
              <w:lang w:val="en-IE"/>
            </w:rPr>
          </w:pPr>
          <w:hyperlink w:anchor="_Toc518563174" w:history="1">
            <w:r w:rsidRPr="00F33008">
              <w:rPr>
                <w:rStyle w:val="Hyperlink"/>
                <w:rFonts w:ascii="Times New Roman" w:hAnsi="Times New Roman" w:cs="Times New Roman"/>
                <w:noProof/>
                <w:lang w:val="en-IE"/>
              </w:rPr>
              <w:t>2.</w:t>
            </w:r>
            <w:r w:rsidRPr="00F33008">
              <w:rPr>
                <w:rFonts w:ascii="Times New Roman" w:eastAsiaTheme="minorEastAsia" w:hAnsi="Times New Roman" w:cs="Times New Roman"/>
                <w:noProof/>
                <w:lang w:val="en-IE"/>
              </w:rPr>
              <w:tab/>
            </w:r>
            <w:r w:rsidRPr="00F33008">
              <w:rPr>
                <w:rStyle w:val="Hyperlink"/>
                <w:rFonts w:ascii="Times New Roman" w:hAnsi="Times New Roman" w:cs="Times New Roman"/>
                <w:noProof/>
                <w:lang w:val="en-IE"/>
              </w:rPr>
              <w:t>Literature Review</w:t>
            </w:r>
            <w:r w:rsidRPr="00F33008">
              <w:rPr>
                <w:rFonts w:ascii="Times New Roman" w:hAnsi="Times New Roman" w:cs="Times New Roman"/>
                <w:noProof/>
                <w:webHidden/>
              </w:rPr>
              <w:tab/>
            </w:r>
            <w:r w:rsidRPr="00F33008">
              <w:rPr>
                <w:rFonts w:ascii="Times New Roman" w:hAnsi="Times New Roman" w:cs="Times New Roman"/>
                <w:noProof/>
                <w:webHidden/>
              </w:rPr>
              <w:fldChar w:fldCharType="begin"/>
            </w:r>
            <w:r w:rsidRPr="00F33008">
              <w:rPr>
                <w:rFonts w:ascii="Times New Roman" w:hAnsi="Times New Roman" w:cs="Times New Roman"/>
                <w:noProof/>
                <w:webHidden/>
              </w:rPr>
              <w:instrText xml:space="preserve"> PAGEREF _Toc518563174 \h </w:instrText>
            </w:r>
            <w:r w:rsidRPr="00F33008">
              <w:rPr>
                <w:rFonts w:ascii="Times New Roman" w:hAnsi="Times New Roman" w:cs="Times New Roman"/>
                <w:noProof/>
                <w:webHidden/>
              </w:rPr>
            </w:r>
            <w:r w:rsidRPr="00F33008">
              <w:rPr>
                <w:rFonts w:ascii="Times New Roman" w:hAnsi="Times New Roman" w:cs="Times New Roman"/>
                <w:noProof/>
                <w:webHidden/>
              </w:rPr>
              <w:fldChar w:fldCharType="separate"/>
            </w:r>
            <w:r w:rsidRPr="00F33008">
              <w:rPr>
                <w:rFonts w:ascii="Times New Roman" w:hAnsi="Times New Roman" w:cs="Times New Roman"/>
                <w:noProof/>
                <w:webHidden/>
              </w:rPr>
              <w:t>6</w:t>
            </w:r>
            <w:r w:rsidRPr="00F33008">
              <w:rPr>
                <w:rFonts w:ascii="Times New Roman" w:hAnsi="Times New Roman" w:cs="Times New Roman"/>
                <w:noProof/>
                <w:webHidden/>
              </w:rPr>
              <w:fldChar w:fldCharType="end"/>
            </w:r>
          </w:hyperlink>
        </w:p>
        <w:p w:rsidR="00F33008" w:rsidRPr="00F33008" w:rsidRDefault="00F33008" w:rsidP="00F33008">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563175" w:history="1">
            <w:r w:rsidRPr="00F33008">
              <w:rPr>
                <w:rStyle w:val="Hyperlink"/>
                <w:rFonts w:ascii="Times New Roman" w:hAnsi="Times New Roman" w:cs="Times New Roman"/>
                <w:noProof/>
                <w:sz w:val="24"/>
                <w:szCs w:val="24"/>
              </w:rPr>
              <w:t>2.1</w:t>
            </w:r>
            <w:r w:rsidRPr="00F33008">
              <w:rPr>
                <w:rFonts w:ascii="Times New Roman" w:eastAsiaTheme="minorEastAsia" w:hAnsi="Times New Roman" w:cs="Times New Roman"/>
                <w:b w:val="0"/>
                <w:bCs w:val="0"/>
                <w:noProof/>
                <w:sz w:val="24"/>
                <w:szCs w:val="24"/>
                <w:lang w:val="en-IE"/>
              </w:rPr>
              <w:tab/>
            </w:r>
            <w:r w:rsidRPr="00F33008">
              <w:rPr>
                <w:rStyle w:val="Hyperlink"/>
                <w:rFonts w:ascii="Times New Roman" w:hAnsi="Times New Roman" w:cs="Times New Roman"/>
                <w:noProof/>
                <w:sz w:val="24"/>
                <w:szCs w:val="24"/>
              </w:rPr>
              <w:t>Overview of Existing Technologie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75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6</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76" w:history="1">
            <w:r w:rsidRPr="00F33008">
              <w:rPr>
                <w:rStyle w:val="Hyperlink"/>
                <w:rFonts w:ascii="Times New Roman" w:hAnsi="Times New Roman" w:cs="Times New Roman"/>
                <w:noProof/>
                <w:sz w:val="24"/>
                <w:szCs w:val="24"/>
              </w:rPr>
              <w:t>2.1.1</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J48 and Decision Tree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76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6</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77" w:history="1">
            <w:r w:rsidRPr="00F33008">
              <w:rPr>
                <w:rStyle w:val="Hyperlink"/>
                <w:rFonts w:ascii="Times New Roman" w:hAnsi="Times New Roman" w:cs="Times New Roman"/>
                <w:noProof/>
                <w:sz w:val="24"/>
                <w:szCs w:val="24"/>
              </w:rPr>
              <w:t>2.1.2</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K Nearest Neighbour</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77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7</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78" w:history="1">
            <w:r w:rsidRPr="00F33008">
              <w:rPr>
                <w:rStyle w:val="Hyperlink"/>
                <w:rFonts w:ascii="Times New Roman" w:hAnsi="Times New Roman" w:cs="Times New Roman"/>
                <w:noProof/>
                <w:sz w:val="24"/>
                <w:szCs w:val="24"/>
              </w:rPr>
              <w:t>2.1.3</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Density Based Spatial Clustering of Applications with Noise</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78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7</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79" w:history="1">
            <w:r w:rsidRPr="00F33008">
              <w:rPr>
                <w:rStyle w:val="Hyperlink"/>
                <w:rFonts w:ascii="Times New Roman" w:hAnsi="Times New Roman" w:cs="Times New Roman"/>
                <w:noProof/>
                <w:sz w:val="24"/>
                <w:szCs w:val="24"/>
              </w:rPr>
              <w:t>2.1.4</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K-Means Clustering</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79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8</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80" w:history="1">
            <w:r w:rsidRPr="00F33008">
              <w:rPr>
                <w:rStyle w:val="Hyperlink"/>
                <w:rFonts w:ascii="Times New Roman" w:hAnsi="Times New Roman" w:cs="Times New Roman"/>
                <w:noProof/>
                <w:sz w:val="24"/>
                <w:szCs w:val="24"/>
              </w:rPr>
              <w:t>2.1.5</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Feed-Forward Neural Networks (Multilayer Perceptron’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0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8</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81" w:history="1">
            <w:r w:rsidRPr="00F33008">
              <w:rPr>
                <w:rStyle w:val="Hyperlink"/>
                <w:rFonts w:ascii="Times New Roman" w:hAnsi="Times New Roman" w:cs="Times New Roman"/>
                <w:noProof/>
                <w:sz w:val="24"/>
                <w:szCs w:val="24"/>
              </w:rPr>
              <w:t>2.1.6</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Recurrent Neural Network</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1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9</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440"/>
              <w:tab w:val="right" w:leader="dot" w:pos="9010"/>
            </w:tabs>
            <w:spacing w:line="360" w:lineRule="auto"/>
            <w:jc w:val="both"/>
            <w:rPr>
              <w:rFonts w:ascii="Times New Roman" w:eastAsiaTheme="minorEastAsia" w:hAnsi="Times New Roman" w:cs="Times New Roman"/>
              <w:noProof/>
              <w:sz w:val="24"/>
              <w:szCs w:val="24"/>
              <w:lang w:val="en-IE"/>
            </w:rPr>
          </w:pPr>
          <w:hyperlink w:anchor="_Toc518563182" w:history="1">
            <w:r w:rsidRPr="00F33008">
              <w:rPr>
                <w:rStyle w:val="Hyperlink"/>
                <w:rFonts w:ascii="Times New Roman" w:hAnsi="Times New Roman" w:cs="Times New Roman"/>
                <w:noProof/>
                <w:sz w:val="24"/>
                <w:szCs w:val="24"/>
              </w:rPr>
              <w:t>2.1.6.1</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Elman recurrent neural network</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2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9</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440"/>
              <w:tab w:val="right" w:leader="dot" w:pos="9010"/>
            </w:tabs>
            <w:spacing w:line="360" w:lineRule="auto"/>
            <w:jc w:val="both"/>
            <w:rPr>
              <w:rFonts w:ascii="Times New Roman" w:eastAsiaTheme="minorEastAsia" w:hAnsi="Times New Roman" w:cs="Times New Roman"/>
              <w:noProof/>
              <w:sz w:val="24"/>
              <w:szCs w:val="24"/>
              <w:lang w:val="en-IE"/>
            </w:rPr>
          </w:pPr>
          <w:hyperlink w:anchor="_Toc518563183" w:history="1">
            <w:r w:rsidRPr="00F33008">
              <w:rPr>
                <w:rStyle w:val="Hyperlink"/>
                <w:rFonts w:ascii="Times New Roman" w:hAnsi="Times New Roman" w:cs="Times New Roman"/>
                <w:noProof/>
                <w:sz w:val="24"/>
                <w:szCs w:val="24"/>
              </w:rPr>
              <w:t>2.1.6.2</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Hopfield Model</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3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9</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84" w:history="1">
            <w:r w:rsidRPr="00F33008">
              <w:rPr>
                <w:rStyle w:val="Hyperlink"/>
                <w:rFonts w:ascii="Times New Roman" w:hAnsi="Times New Roman" w:cs="Times New Roman"/>
                <w:noProof/>
                <w:sz w:val="24"/>
                <w:szCs w:val="24"/>
              </w:rPr>
              <w:t>2.1.7</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Radial Based Function Network</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4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10</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85" w:history="1">
            <w:r w:rsidRPr="00F33008">
              <w:rPr>
                <w:rStyle w:val="Hyperlink"/>
                <w:rFonts w:ascii="Times New Roman" w:hAnsi="Times New Roman" w:cs="Times New Roman"/>
                <w:noProof/>
                <w:sz w:val="24"/>
                <w:szCs w:val="24"/>
              </w:rPr>
              <w:t>2.1.8</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Support Vector Machine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5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10</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86" w:history="1">
            <w:r w:rsidRPr="00F33008">
              <w:rPr>
                <w:rStyle w:val="Hyperlink"/>
                <w:rFonts w:ascii="Times New Roman" w:hAnsi="Times New Roman" w:cs="Times New Roman"/>
                <w:noProof/>
                <w:sz w:val="24"/>
                <w:szCs w:val="24"/>
              </w:rPr>
              <w:t>2.1.9</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Principal Component Analysi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6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10</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563187" w:history="1">
            <w:r w:rsidRPr="00F33008">
              <w:rPr>
                <w:rStyle w:val="Hyperlink"/>
                <w:rFonts w:ascii="Times New Roman" w:hAnsi="Times New Roman" w:cs="Times New Roman"/>
                <w:noProof/>
                <w:sz w:val="24"/>
                <w:szCs w:val="24"/>
              </w:rPr>
              <w:t>2.2</w:t>
            </w:r>
            <w:r w:rsidRPr="00F33008">
              <w:rPr>
                <w:rFonts w:ascii="Times New Roman" w:eastAsiaTheme="minorEastAsia" w:hAnsi="Times New Roman" w:cs="Times New Roman"/>
                <w:b w:val="0"/>
                <w:bCs w:val="0"/>
                <w:noProof/>
                <w:sz w:val="24"/>
                <w:szCs w:val="24"/>
                <w:lang w:val="en-IE"/>
              </w:rPr>
              <w:tab/>
            </w:r>
            <w:r w:rsidRPr="00F33008">
              <w:rPr>
                <w:rStyle w:val="Hyperlink"/>
                <w:rFonts w:ascii="Times New Roman" w:hAnsi="Times New Roman" w:cs="Times New Roman"/>
                <w:noProof/>
                <w:sz w:val="24"/>
                <w:szCs w:val="24"/>
              </w:rPr>
              <w:t>Existing Data Mining Studie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7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11</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563188" w:history="1">
            <w:r w:rsidRPr="00F33008">
              <w:rPr>
                <w:rStyle w:val="Hyperlink"/>
                <w:rFonts w:ascii="Times New Roman" w:hAnsi="Times New Roman" w:cs="Times New Roman"/>
                <w:noProof/>
                <w:sz w:val="24"/>
                <w:szCs w:val="24"/>
              </w:rPr>
              <w:t>2.3</w:t>
            </w:r>
            <w:r w:rsidRPr="00F33008">
              <w:rPr>
                <w:rFonts w:ascii="Times New Roman" w:eastAsiaTheme="minorEastAsia" w:hAnsi="Times New Roman" w:cs="Times New Roman"/>
                <w:b w:val="0"/>
                <w:bCs w:val="0"/>
                <w:noProof/>
                <w:sz w:val="24"/>
                <w:szCs w:val="24"/>
                <w:lang w:val="en-IE"/>
              </w:rPr>
              <w:tab/>
            </w:r>
            <w:r w:rsidRPr="00F33008">
              <w:rPr>
                <w:rStyle w:val="Hyperlink"/>
                <w:rFonts w:ascii="Times New Roman" w:hAnsi="Times New Roman" w:cs="Times New Roman"/>
                <w:noProof/>
                <w:sz w:val="24"/>
                <w:szCs w:val="24"/>
              </w:rPr>
              <w:t>Current Numerical Weather Prediction System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8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16</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89" w:history="1">
            <w:r w:rsidRPr="00F33008">
              <w:rPr>
                <w:rStyle w:val="Hyperlink"/>
                <w:rFonts w:ascii="Times New Roman" w:hAnsi="Times New Roman" w:cs="Times New Roman"/>
                <w:noProof/>
                <w:sz w:val="24"/>
                <w:szCs w:val="24"/>
              </w:rPr>
              <w:t>2.3.1</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Numerical Weather Prediction Computing Power</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89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19</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1"/>
            <w:spacing w:line="360" w:lineRule="auto"/>
            <w:rPr>
              <w:rFonts w:ascii="Times New Roman" w:eastAsiaTheme="minorEastAsia" w:hAnsi="Times New Roman" w:cs="Times New Roman"/>
              <w:noProof/>
              <w:lang w:val="en-IE"/>
            </w:rPr>
          </w:pPr>
          <w:hyperlink w:anchor="_Toc518563190" w:history="1">
            <w:r w:rsidRPr="00F33008">
              <w:rPr>
                <w:rStyle w:val="Hyperlink"/>
                <w:rFonts w:ascii="Times New Roman" w:hAnsi="Times New Roman" w:cs="Times New Roman"/>
                <w:noProof/>
              </w:rPr>
              <w:t>3.</w:t>
            </w:r>
            <w:r w:rsidRPr="00F33008">
              <w:rPr>
                <w:rFonts w:ascii="Times New Roman" w:eastAsiaTheme="minorEastAsia" w:hAnsi="Times New Roman" w:cs="Times New Roman"/>
                <w:noProof/>
                <w:lang w:val="en-IE"/>
              </w:rPr>
              <w:tab/>
            </w:r>
            <w:r w:rsidRPr="00F33008">
              <w:rPr>
                <w:rStyle w:val="Hyperlink"/>
                <w:rFonts w:ascii="Times New Roman" w:hAnsi="Times New Roman" w:cs="Times New Roman"/>
                <w:noProof/>
              </w:rPr>
              <w:t>Methodology</w:t>
            </w:r>
            <w:r w:rsidRPr="00F33008">
              <w:rPr>
                <w:rFonts w:ascii="Times New Roman" w:hAnsi="Times New Roman" w:cs="Times New Roman"/>
                <w:noProof/>
                <w:webHidden/>
              </w:rPr>
              <w:tab/>
            </w:r>
            <w:r w:rsidRPr="00F33008">
              <w:rPr>
                <w:rFonts w:ascii="Times New Roman" w:hAnsi="Times New Roman" w:cs="Times New Roman"/>
                <w:noProof/>
                <w:webHidden/>
              </w:rPr>
              <w:fldChar w:fldCharType="begin"/>
            </w:r>
            <w:r w:rsidRPr="00F33008">
              <w:rPr>
                <w:rFonts w:ascii="Times New Roman" w:hAnsi="Times New Roman" w:cs="Times New Roman"/>
                <w:noProof/>
                <w:webHidden/>
              </w:rPr>
              <w:instrText xml:space="preserve"> PAGEREF _Toc518563190 \h </w:instrText>
            </w:r>
            <w:r w:rsidRPr="00F33008">
              <w:rPr>
                <w:rFonts w:ascii="Times New Roman" w:hAnsi="Times New Roman" w:cs="Times New Roman"/>
                <w:noProof/>
                <w:webHidden/>
              </w:rPr>
            </w:r>
            <w:r w:rsidRPr="00F33008">
              <w:rPr>
                <w:rFonts w:ascii="Times New Roman" w:hAnsi="Times New Roman" w:cs="Times New Roman"/>
                <w:noProof/>
                <w:webHidden/>
              </w:rPr>
              <w:fldChar w:fldCharType="separate"/>
            </w:r>
            <w:r w:rsidRPr="00F33008">
              <w:rPr>
                <w:rFonts w:ascii="Times New Roman" w:hAnsi="Times New Roman" w:cs="Times New Roman"/>
                <w:noProof/>
                <w:webHidden/>
              </w:rPr>
              <w:t>21</w:t>
            </w:r>
            <w:r w:rsidRPr="00F33008">
              <w:rPr>
                <w:rFonts w:ascii="Times New Roman" w:hAnsi="Times New Roman" w:cs="Times New Roman"/>
                <w:noProof/>
                <w:webHidden/>
              </w:rPr>
              <w:fldChar w:fldCharType="end"/>
            </w:r>
          </w:hyperlink>
        </w:p>
        <w:p w:rsidR="00F33008" w:rsidRPr="00F33008" w:rsidRDefault="00F33008" w:rsidP="00F33008">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563191" w:history="1">
            <w:r w:rsidRPr="00F33008">
              <w:rPr>
                <w:rStyle w:val="Hyperlink"/>
                <w:rFonts w:ascii="Times New Roman" w:hAnsi="Times New Roman" w:cs="Times New Roman"/>
                <w:noProof/>
                <w:sz w:val="24"/>
                <w:szCs w:val="24"/>
              </w:rPr>
              <w:t>3.1</w:t>
            </w:r>
            <w:r w:rsidRPr="00F33008">
              <w:rPr>
                <w:rFonts w:ascii="Times New Roman" w:eastAsiaTheme="minorEastAsia" w:hAnsi="Times New Roman" w:cs="Times New Roman"/>
                <w:b w:val="0"/>
                <w:bCs w:val="0"/>
                <w:noProof/>
                <w:sz w:val="24"/>
                <w:szCs w:val="24"/>
                <w:lang w:val="en-IE"/>
              </w:rPr>
              <w:tab/>
            </w:r>
            <w:r w:rsidRPr="00F33008">
              <w:rPr>
                <w:rStyle w:val="Hyperlink"/>
                <w:rFonts w:ascii="Times New Roman" w:hAnsi="Times New Roman" w:cs="Times New Roman"/>
                <w:noProof/>
                <w:sz w:val="24"/>
                <w:szCs w:val="24"/>
              </w:rPr>
              <w:t>Dataset Description</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91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21</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563192" w:history="1">
            <w:r w:rsidRPr="00F33008">
              <w:rPr>
                <w:rStyle w:val="Hyperlink"/>
                <w:rFonts w:ascii="Times New Roman" w:hAnsi="Times New Roman" w:cs="Times New Roman"/>
                <w:noProof/>
                <w:sz w:val="24"/>
                <w:szCs w:val="24"/>
              </w:rPr>
              <w:t>3.2</w:t>
            </w:r>
            <w:r w:rsidRPr="00F33008">
              <w:rPr>
                <w:rFonts w:ascii="Times New Roman" w:eastAsiaTheme="minorEastAsia" w:hAnsi="Times New Roman" w:cs="Times New Roman"/>
                <w:b w:val="0"/>
                <w:bCs w:val="0"/>
                <w:noProof/>
                <w:sz w:val="24"/>
                <w:szCs w:val="24"/>
                <w:lang w:val="en-IE"/>
              </w:rPr>
              <w:tab/>
            </w:r>
            <w:r w:rsidRPr="00F33008">
              <w:rPr>
                <w:rStyle w:val="Hyperlink"/>
                <w:rFonts w:ascii="Times New Roman" w:hAnsi="Times New Roman" w:cs="Times New Roman"/>
                <w:noProof/>
                <w:sz w:val="24"/>
                <w:szCs w:val="24"/>
              </w:rPr>
              <w:t>Cluster Analysi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92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22</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563193" w:history="1">
            <w:r w:rsidRPr="00F33008">
              <w:rPr>
                <w:rStyle w:val="Hyperlink"/>
                <w:rFonts w:ascii="Times New Roman" w:hAnsi="Times New Roman" w:cs="Times New Roman"/>
                <w:noProof/>
                <w:sz w:val="24"/>
                <w:szCs w:val="24"/>
              </w:rPr>
              <w:t>3.3</w:t>
            </w:r>
            <w:r w:rsidRPr="00F33008">
              <w:rPr>
                <w:rFonts w:ascii="Times New Roman" w:eastAsiaTheme="minorEastAsia" w:hAnsi="Times New Roman" w:cs="Times New Roman"/>
                <w:b w:val="0"/>
                <w:bCs w:val="0"/>
                <w:noProof/>
                <w:sz w:val="24"/>
                <w:szCs w:val="24"/>
                <w:lang w:val="en-IE"/>
              </w:rPr>
              <w:tab/>
            </w:r>
            <w:r w:rsidRPr="00F33008">
              <w:rPr>
                <w:rStyle w:val="Hyperlink"/>
                <w:rFonts w:ascii="Times New Roman" w:hAnsi="Times New Roman" w:cs="Times New Roman"/>
                <w:noProof/>
                <w:sz w:val="24"/>
                <w:szCs w:val="24"/>
              </w:rPr>
              <w:t>Rainfall Prediction</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93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22</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94" w:history="1">
            <w:r w:rsidRPr="00F33008">
              <w:rPr>
                <w:rStyle w:val="Hyperlink"/>
                <w:rFonts w:ascii="Times New Roman" w:hAnsi="Times New Roman" w:cs="Times New Roman"/>
                <w:noProof/>
                <w:sz w:val="24"/>
                <w:szCs w:val="24"/>
              </w:rPr>
              <w:t>3.3.1</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Selected Algorithm</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94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23</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95" w:history="1">
            <w:r w:rsidRPr="00F33008">
              <w:rPr>
                <w:rStyle w:val="Hyperlink"/>
                <w:rFonts w:ascii="Times New Roman" w:hAnsi="Times New Roman" w:cs="Times New Roman"/>
                <w:noProof/>
                <w:sz w:val="24"/>
                <w:szCs w:val="24"/>
              </w:rPr>
              <w:t>3.3.2</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Cross Validation Strategy</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95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23</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196" w:history="1">
            <w:r w:rsidRPr="00F33008">
              <w:rPr>
                <w:rStyle w:val="Hyperlink"/>
                <w:rFonts w:ascii="Times New Roman" w:hAnsi="Times New Roman" w:cs="Times New Roman"/>
                <w:noProof/>
                <w:sz w:val="24"/>
                <w:szCs w:val="24"/>
              </w:rPr>
              <w:t>3.3.3</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Evaluation Metric</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96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24</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1"/>
            <w:spacing w:line="360" w:lineRule="auto"/>
            <w:rPr>
              <w:rFonts w:ascii="Times New Roman" w:eastAsiaTheme="minorEastAsia" w:hAnsi="Times New Roman" w:cs="Times New Roman"/>
              <w:noProof/>
              <w:lang w:val="en-IE"/>
            </w:rPr>
          </w:pPr>
          <w:hyperlink w:anchor="_Toc518563197" w:history="1">
            <w:r w:rsidRPr="00F33008">
              <w:rPr>
                <w:rStyle w:val="Hyperlink"/>
                <w:rFonts w:ascii="Times New Roman" w:hAnsi="Times New Roman" w:cs="Times New Roman"/>
                <w:noProof/>
              </w:rPr>
              <w:t>4.</w:t>
            </w:r>
            <w:r w:rsidRPr="00F33008">
              <w:rPr>
                <w:rFonts w:ascii="Times New Roman" w:eastAsiaTheme="minorEastAsia" w:hAnsi="Times New Roman" w:cs="Times New Roman"/>
                <w:noProof/>
                <w:lang w:val="en-IE"/>
              </w:rPr>
              <w:tab/>
            </w:r>
            <w:r w:rsidRPr="00F33008">
              <w:rPr>
                <w:rStyle w:val="Hyperlink"/>
                <w:rFonts w:ascii="Times New Roman" w:hAnsi="Times New Roman" w:cs="Times New Roman"/>
                <w:noProof/>
              </w:rPr>
              <w:t>Research Findings and Analysis</w:t>
            </w:r>
            <w:r w:rsidRPr="00F33008">
              <w:rPr>
                <w:rFonts w:ascii="Times New Roman" w:hAnsi="Times New Roman" w:cs="Times New Roman"/>
                <w:noProof/>
                <w:webHidden/>
              </w:rPr>
              <w:tab/>
            </w:r>
            <w:r w:rsidRPr="00F33008">
              <w:rPr>
                <w:rFonts w:ascii="Times New Roman" w:hAnsi="Times New Roman" w:cs="Times New Roman"/>
                <w:noProof/>
                <w:webHidden/>
              </w:rPr>
              <w:fldChar w:fldCharType="begin"/>
            </w:r>
            <w:r w:rsidRPr="00F33008">
              <w:rPr>
                <w:rFonts w:ascii="Times New Roman" w:hAnsi="Times New Roman" w:cs="Times New Roman"/>
                <w:noProof/>
                <w:webHidden/>
              </w:rPr>
              <w:instrText xml:space="preserve"> PAGEREF _Toc518563197 \h </w:instrText>
            </w:r>
            <w:r w:rsidRPr="00F33008">
              <w:rPr>
                <w:rFonts w:ascii="Times New Roman" w:hAnsi="Times New Roman" w:cs="Times New Roman"/>
                <w:noProof/>
                <w:webHidden/>
              </w:rPr>
            </w:r>
            <w:r w:rsidRPr="00F33008">
              <w:rPr>
                <w:rFonts w:ascii="Times New Roman" w:hAnsi="Times New Roman" w:cs="Times New Roman"/>
                <w:noProof/>
                <w:webHidden/>
              </w:rPr>
              <w:fldChar w:fldCharType="separate"/>
            </w:r>
            <w:r w:rsidRPr="00F33008">
              <w:rPr>
                <w:rFonts w:ascii="Times New Roman" w:hAnsi="Times New Roman" w:cs="Times New Roman"/>
                <w:noProof/>
                <w:webHidden/>
              </w:rPr>
              <w:t>25</w:t>
            </w:r>
            <w:r w:rsidRPr="00F33008">
              <w:rPr>
                <w:rFonts w:ascii="Times New Roman" w:hAnsi="Times New Roman" w:cs="Times New Roman"/>
                <w:noProof/>
                <w:webHidden/>
              </w:rPr>
              <w:fldChar w:fldCharType="end"/>
            </w:r>
          </w:hyperlink>
        </w:p>
        <w:p w:rsidR="00F33008" w:rsidRPr="00F33008" w:rsidRDefault="00F33008" w:rsidP="00F33008">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563198" w:history="1">
            <w:r w:rsidRPr="00F33008">
              <w:rPr>
                <w:rStyle w:val="Hyperlink"/>
                <w:rFonts w:ascii="Times New Roman" w:hAnsi="Times New Roman" w:cs="Times New Roman"/>
                <w:noProof/>
                <w:sz w:val="24"/>
                <w:szCs w:val="24"/>
              </w:rPr>
              <w:t>4.1</w:t>
            </w:r>
            <w:r w:rsidRPr="00F33008">
              <w:rPr>
                <w:rFonts w:ascii="Times New Roman" w:eastAsiaTheme="minorEastAsia" w:hAnsi="Times New Roman" w:cs="Times New Roman"/>
                <w:b w:val="0"/>
                <w:bCs w:val="0"/>
                <w:noProof/>
                <w:sz w:val="24"/>
                <w:szCs w:val="24"/>
                <w:lang w:val="en-IE"/>
              </w:rPr>
              <w:tab/>
            </w:r>
            <w:r w:rsidRPr="00F33008">
              <w:rPr>
                <w:rStyle w:val="Hyperlink"/>
                <w:rFonts w:ascii="Times New Roman" w:hAnsi="Times New Roman" w:cs="Times New Roman"/>
                <w:noProof/>
                <w:sz w:val="24"/>
                <w:szCs w:val="24"/>
              </w:rPr>
              <w:t>Automated Data Retrieval</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98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25</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563199" w:history="1">
            <w:r w:rsidRPr="00F33008">
              <w:rPr>
                <w:rStyle w:val="Hyperlink"/>
                <w:rFonts w:ascii="Times New Roman" w:hAnsi="Times New Roman" w:cs="Times New Roman"/>
                <w:noProof/>
                <w:sz w:val="24"/>
                <w:szCs w:val="24"/>
              </w:rPr>
              <w:t>4.2</w:t>
            </w:r>
            <w:r w:rsidRPr="00F33008">
              <w:rPr>
                <w:rFonts w:ascii="Times New Roman" w:eastAsiaTheme="minorEastAsia" w:hAnsi="Times New Roman" w:cs="Times New Roman"/>
                <w:b w:val="0"/>
                <w:bCs w:val="0"/>
                <w:noProof/>
                <w:sz w:val="24"/>
                <w:szCs w:val="24"/>
                <w:lang w:val="en-IE"/>
              </w:rPr>
              <w:tab/>
            </w:r>
            <w:r w:rsidRPr="00F33008">
              <w:rPr>
                <w:rStyle w:val="Hyperlink"/>
                <w:rFonts w:ascii="Times New Roman" w:hAnsi="Times New Roman" w:cs="Times New Roman"/>
                <w:noProof/>
                <w:sz w:val="24"/>
                <w:szCs w:val="24"/>
              </w:rPr>
              <w:t>Cluster And Outlier Analysi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199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26</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200" w:history="1">
            <w:r w:rsidRPr="00F33008">
              <w:rPr>
                <w:rStyle w:val="Hyperlink"/>
                <w:rFonts w:ascii="Times New Roman" w:hAnsi="Times New Roman" w:cs="Times New Roman"/>
                <w:noProof/>
                <w:sz w:val="24"/>
                <w:szCs w:val="24"/>
              </w:rPr>
              <w:t>4.2.1</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Relative Humidity Outlier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200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31</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201" w:history="1">
            <w:r w:rsidRPr="00F33008">
              <w:rPr>
                <w:rStyle w:val="Hyperlink"/>
                <w:rFonts w:ascii="Times New Roman" w:hAnsi="Times New Roman" w:cs="Times New Roman"/>
                <w:noProof/>
                <w:sz w:val="24"/>
                <w:szCs w:val="24"/>
              </w:rPr>
              <w:t>4.2.2</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Wet Bulb Air Temperature Outlier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201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32</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202" w:history="1">
            <w:r w:rsidRPr="00F33008">
              <w:rPr>
                <w:rStyle w:val="Hyperlink"/>
                <w:rFonts w:ascii="Times New Roman" w:hAnsi="Times New Roman" w:cs="Times New Roman"/>
                <w:noProof/>
                <w:sz w:val="24"/>
                <w:szCs w:val="24"/>
              </w:rPr>
              <w:t>4.2.3</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Dew Point Air Temperature Outlier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202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33</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203" w:history="1">
            <w:r w:rsidRPr="00F33008">
              <w:rPr>
                <w:rStyle w:val="Hyperlink"/>
                <w:rFonts w:ascii="Times New Roman" w:hAnsi="Times New Roman" w:cs="Times New Roman"/>
                <w:noProof/>
                <w:sz w:val="24"/>
                <w:szCs w:val="24"/>
              </w:rPr>
              <w:t>4.2.4</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Mean Sea Level Pressure Outlier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203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34</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204" w:history="1">
            <w:r w:rsidRPr="00F33008">
              <w:rPr>
                <w:rStyle w:val="Hyperlink"/>
                <w:rFonts w:ascii="Times New Roman" w:hAnsi="Times New Roman" w:cs="Times New Roman"/>
                <w:noProof/>
                <w:sz w:val="24"/>
                <w:szCs w:val="24"/>
              </w:rPr>
              <w:t>4.2.5</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Vapour Pressure Outliers</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204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34</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563205" w:history="1">
            <w:r w:rsidRPr="00F33008">
              <w:rPr>
                <w:rStyle w:val="Hyperlink"/>
                <w:rFonts w:ascii="Times New Roman" w:hAnsi="Times New Roman" w:cs="Times New Roman"/>
                <w:noProof/>
                <w:sz w:val="24"/>
                <w:szCs w:val="24"/>
              </w:rPr>
              <w:t>4.2.6</w:t>
            </w:r>
            <w:r w:rsidRPr="00F33008">
              <w:rPr>
                <w:rFonts w:ascii="Times New Roman" w:eastAsiaTheme="minorEastAsia" w:hAnsi="Times New Roman" w:cs="Times New Roman"/>
                <w:noProof/>
                <w:sz w:val="24"/>
                <w:szCs w:val="24"/>
                <w:lang w:val="en-IE"/>
              </w:rPr>
              <w:tab/>
            </w:r>
            <w:r w:rsidRPr="00F33008">
              <w:rPr>
                <w:rStyle w:val="Hyperlink"/>
                <w:rFonts w:ascii="Times New Roman" w:hAnsi="Times New Roman" w:cs="Times New Roman"/>
                <w:noProof/>
                <w:sz w:val="24"/>
                <w:szCs w:val="24"/>
              </w:rPr>
              <w:t>Clustering</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205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35</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563206" w:history="1">
            <w:r w:rsidRPr="00F33008">
              <w:rPr>
                <w:rStyle w:val="Hyperlink"/>
                <w:rFonts w:ascii="Times New Roman" w:hAnsi="Times New Roman" w:cs="Times New Roman"/>
                <w:noProof/>
                <w:sz w:val="24"/>
                <w:szCs w:val="24"/>
              </w:rPr>
              <w:t>4.3</w:t>
            </w:r>
            <w:r w:rsidRPr="00F33008">
              <w:rPr>
                <w:rFonts w:ascii="Times New Roman" w:eastAsiaTheme="minorEastAsia" w:hAnsi="Times New Roman" w:cs="Times New Roman"/>
                <w:b w:val="0"/>
                <w:bCs w:val="0"/>
                <w:noProof/>
                <w:sz w:val="24"/>
                <w:szCs w:val="24"/>
                <w:lang w:val="en-IE"/>
              </w:rPr>
              <w:tab/>
            </w:r>
            <w:r w:rsidRPr="00F33008">
              <w:rPr>
                <w:rStyle w:val="Hyperlink"/>
                <w:rFonts w:ascii="Times New Roman" w:hAnsi="Times New Roman" w:cs="Times New Roman"/>
                <w:noProof/>
                <w:sz w:val="24"/>
                <w:szCs w:val="24"/>
              </w:rPr>
              <w:t>Rainfall Prediction</w:t>
            </w:r>
            <w:r w:rsidRPr="00F33008">
              <w:rPr>
                <w:rFonts w:ascii="Times New Roman" w:hAnsi="Times New Roman" w:cs="Times New Roman"/>
                <w:noProof/>
                <w:webHidden/>
                <w:sz w:val="24"/>
                <w:szCs w:val="24"/>
              </w:rPr>
              <w:tab/>
            </w:r>
            <w:r w:rsidRPr="00F33008">
              <w:rPr>
                <w:rFonts w:ascii="Times New Roman" w:hAnsi="Times New Roman" w:cs="Times New Roman"/>
                <w:noProof/>
                <w:webHidden/>
                <w:sz w:val="24"/>
                <w:szCs w:val="24"/>
              </w:rPr>
              <w:fldChar w:fldCharType="begin"/>
            </w:r>
            <w:r w:rsidRPr="00F33008">
              <w:rPr>
                <w:rFonts w:ascii="Times New Roman" w:hAnsi="Times New Roman" w:cs="Times New Roman"/>
                <w:noProof/>
                <w:webHidden/>
                <w:sz w:val="24"/>
                <w:szCs w:val="24"/>
              </w:rPr>
              <w:instrText xml:space="preserve"> PAGEREF _Toc518563206 \h </w:instrText>
            </w:r>
            <w:r w:rsidRPr="00F33008">
              <w:rPr>
                <w:rFonts w:ascii="Times New Roman" w:hAnsi="Times New Roman" w:cs="Times New Roman"/>
                <w:noProof/>
                <w:webHidden/>
                <w:sz w:val="24"/>
                <w:szCs w:val="24"/>
              </w:rPr>
            </w:r>
            <w:r w:rsidRPr="00F33008">
              <w:rPr>
                <w:rFonts w:ascii="Times New Roman" w:hAnsi="Times New Roman" w:cs="Times New Roman"/>
                <w:noProof/>
                <w:webHidden/>
                <w:sz w:val="24"/>
                <w:szCs w:val="24"/>
              </w:rPr>
              <w:fldChar w:fldCharType="separate"/>
            </w:r>
            <w:r w:rsidRPr="00F33008">
              <w:rPr>
                <w:rFonts w:ascii="Times New Roman" w:hAnsi="Times New Roman" w:cs="Times New Roman"/>
                <w:noProof/>
                <w:webHidden/>
                <w:sz w:val="24"/>
                <w:szCs w:val="24"/>
              </w:rPr>
              <w:t>37</w:t>
            </w:r>
            <w:r w:rsidRPr="00F33008">
              <w:rPr>
                <w:rFonts w:ascii="Times New Roman" w:hAnsi="Times New Roman" w:cs="Times New Roman"/>
                <w:noProof/>
                <w:webHidden/>
                <w:sz w:val="24"/>
                <w:szCs w:val="24"/>
              </w:rPr>
              <w:fldChar w:fldCharType="end"/>
            </w:r>
          </w:hyperlink>
        </w:p>
        <w:p w:rsidR="00F33008" w:rsidRPr="00F33008" w:rsidRDefault="00F33008" w:rsidP="00F33008">
          <w:pPr>
            <w:pStyle w:val="TOC1"/>
            <w:spacing w:line="360" w:lineRule="auto"/>
            <w:rPr>
              <w:rFonts w:ascii="Times New Roman" w:eastAsiaTheme="minorEastAsia" w:hAnsi="Times New Roman" w:cs="Times New Roman"/>
              <w:noProof/>
              <w:lang w:val="en-IE"/>
            </w:rPr>
          </w:pPr>
          <w:hyperlink w:anchor="_Toc518563207" w:history="1">
            <w:r w:rsidRPr="00F33008">
              <w:rPr>
                <w:rStyle w:val="Hyperlink"/>
                <w:rFonts w:ascii="Times New Roman" w:hAnsi="Times New Roman" w:cs="Times New Roman"/>
                <w:noProof/>
              </w:rPr>
              <w:t>References</w:t>
            </w:r>
            <w:r w:rsidRPr="00F33008">
              <w:rPr>
                <w:rFonts w:ascii="Times New Roman" w:hAnsi="Times New Roman" w:cs="Times New Roman"/>
                <w:noProof/>
                <w:webHidden/>
              </w:rPr>
              <w:tab/>
            </w:r>
            <w:r w:rsidRPr="00F33008">
              <w:rPr>
                <w:rFonts w:ascii="Times New Roman" w:hAnsi="Times New Roman" w:cs="Times New Roman"/>
                <w:noProof/>
                <w:webHidden/>
              </w:rPr>
              <w:fldChar w:fldCharType="begin"/>
            </w:r>
            <w:r w:rsidRPr="00F33008">
              <w:rPr>
                <w:rFonts w:ascii="Times New Roman" w:hAnsi="Times New Roman" w:cs="Times New Roman"/>
                <w:noProof/>
                <w:webHidden/>
              </w:rPr>
              <w:instrText xml:space="preserve"> PAGEREF _Toc518563207 \h </w:instrText>
            </w:r>
            <w:r w:rsidRPr="00F33008">
              <w:rPr>
                <w:rFonts w:ascii="Times New Roman" w:hAnsi="Times New Roman" w:cs="Times New Roman"/>
                <w:noProof/>
                <w:webHidden/>
              </w:rPr>
            </w:r>
            <w:r w:rsidRPr="00F33008">
              <w:rPr>
                <w:rFonts w:ascii="Times New Roman" w:hAnsi="Times New Roman" w:cs="Times New Roman"/>
                <w:noProof/>
                <w:webHidden/>
              </w:rPr>
              <w:fldChar w:fldCharType="separate"/>
            </w:r>
            <w:r w:rsidRPr="00F33008">
              <w:rPr>
                <w:rFonts w:ascii="Times New Roman" w:hAnsi="Times New Roman" w:cs="Times New Roman"/>
                <w:noProof/>
                <w:webHidden/>
              </w:rPr>
              <w:t>39</w:t>
            </w:r>
            <w:r w:rsidRPr="00F33008">
              <w:rPr>
                <w:rFonts w:ascii="Times New Roman" w:hAnsi="Times New Roman" w:cs="Times New Roman"/>
                <w:noProof/>
                <w:webHidden/>
              </w:rPr>
              <w:fldChar w:fldCharType="end"/>
            </w:r>
          </w:hyperlink>
        </w:p>
        <w:p w:rsidR="00F33008" w:rsidRPr="00F33008" w:rsidRDefault="00F33008" w:rsidP="00F33008">
          <w:pPr>
            <w:pStyle w:val="TOC1"/>
            <w:spacing w:line="360" w:lineRule="auto"/>
            <w:rPr>
              <w:rFonts w:ascii="Times New Roman" w:eastAsiaTheme="minorEastAsia" w:hAnsi="Times New Roman" w:cs="Times New Roman"/>
              <w:noProof/>
              <w:lang w:val="en-IE"/>
            </w:rPr>
          </w:pPr>
          <w:hyperlink w:anchor="_Toc518563208" w:history="1">
            <w:r w:rsidRPr="00F33008">
              <w:rPr>
                <w:rStyle w:val="Hyperlink"/>
                <w:rFonts w:ascii="Times New Roman" w:hAnsi="Times New Roman" w:cs="Times New Roman"/>
                <w:noProof/>
              </w:rPr>
              <w:t>Appendix</w:t>
            </w:r>
            <w:r w:rsidRPr="00F33008">
              <w:rPr>
                <w:rFonts w:ascii="Times New Roman" w:hAnsi="Times New Roman" w:cs="Times New Roman"/>
                <w:noProof/>
                <w:webHidden/>
              </w:rPr>
              <w:tab/>
            </w:r>
            <w:r w:rsidRPr="00F33008">
              <w:rPr>
                <w:rFonts w:ascii="Times New Roman" w:hAnsi="Times New Roman" w:cs="Times New Roman"/>
                <w:noProof/>
                <w:webHidden/>
              </w:rPr>
              <w:fldChar w:fldCharType="begin"/>
            </w:r>
            <w:r w:rsidRPr="00F33008">
              <w:rPr>
                <w:rFonts w:ascii="Times New Roman" w:hAnsi="Times New Roman" w:cs="Times New Roman"/>
                <w:noProof/>
                <w:webHidden/>
              </w:rPr>
              <w:instrText xml:space="preserve"> PAGEREF _Toc518563208 \h </w:instrText>
            </w:r>
            <w:r w:rsidRPr="00F33008">
              <w:rPr>
                <w:rFonts w:ascii="Times New Roman" w:hAnsi="Times New Roman" w:cs="Times New Roman"/>
                <w:noProof/>
                <w:webHidden/>
              </w:rPr>
            </w:r>
            <w:r w:rsidRPr="00F33008">
              <w:rPr>
                <w:rFonts w:ascii="Times New Roman" w:hAnsi="Times New Roman" w:cs="Times New Roman"/>
                <w:noProof/>
                <w:webHidden/>
              </w:rPr>
              <w:fldChar w:fldCharType="separate"/>
            </w:r>
            <w:r w:rsidRPr="00F33008">
              <w:rPr>
                <w:rFonts w:ascii="Times New Roman" w:hAnsi="Times New Roman" w:cs="Times New Roman"/>
                <w:noProof/>
                <w:webHidden/>
              </w:rPr>
              <w:t>44</w:t>
            </w:r>
            <w:r w:rsidRPr="00F33008">
              <w:rPr>
                <w:rFonts w:ascii="Times New Roman" w:hAnsi="Times New Roman" w:cs="Times New Roman"/>
                <w:noProof/>
                <w:webHidden/>
              </w:rPr>
              <w:fldChar w:fldCharType="end"/>
            </w:r>
          </w:hyperlink>
        </w:p>
        <w:p w:rsidR="006A4380" w:rsidRPr="00F33008" w:rsidRDefault="006A4380" w:rsidP="00F33008">
          <w:pPr>
            <w:spacing w:line="360" w:lineRule="auto"/>
            <w:jc w:val="both"/>
          </w:pPr>
          <w:r w:rsidRPr="00F33008">
            <w:rPr>
              <w:b/>
              <w:bCs/>
              <w:noProof/>
            </w:rPr>
            <w:fldChar w:fldCharType="end"/>
          </w:r>
        </w:p>
      </w:sdtContent>
    </w:sdt>
    <w:p w:rsidR="001315A7" w:rsidRPr="00F33008" w:rsidRDefault="006A4380" w:rsidP="00F33008">
      <w:pPr>
        <w:spacing w:line="360" w:lineRule="auto"/>
        <w:jc w:val="both"/>
      </w:pPr>
      <w:r w:rsidRPr="00F33008">
        <w:br w:type="page"/>
      </w:r>
    </w:p>
    <w:p w:rsidR="007B6AB4" w:rsidRDefault="007B6AB4" w:rsidP="007B6AB4">
      <w:pPr>
        <w:pStyle w:val="Heading1"/>
        <w:rPr>
          <w:rFonts w:ascii="Times New Roman" w:hAnsi="Times New Roman" w:cs="Times New Roman"/>
          <w:sz w:val="28"/>
          <w:szCs w:val="28"/>
        </w:rPr>
      </w:pPr>
      <w:bookmarkStart w:id="0" w:name="_Toc518563171"/>
      <w:r w:rsidRPr="007B6AB4">
        <w:rPr>
          <w:rFonts w:ascii="Times New Roman" w:hAnsi="Times New Roman" w:cs="Times New Roman"/>
          <w:sz w:val="28"/>
          <w:szCs w:val="28"/>
        </w:rPr>
        <w:lastRenderedPageBreak/>
        <w:t>Table of Figures</w:t>
      </w:r>
      <w:bookmarkEnd w:id="0"/>
    </w:p>
    <w:p w:rsidR="00075A53" w:rsidRPr="00075A53" w:rsidRDefault="00075A53" w:rsidP="00A643E1">
      <w:pPr>
        <w:spacing w:line="360" w:lineRule="auto"/>
        <w:jc w:val="both"/>
        <w:rPr>
          <w:lang w:val="en-GB"/>
        </w:rPr>
      </w:pPr>
    </w:p>
    <w:p w:rsidR="00FF1CA9" w:rsidRDefault="00075A53" w:rsidP="00FF1CA9">
      <w:pPr>
        <w:pStyle w:val="TableofFigures"/>
        <w:tabs>
          <w:tab w:val="right" w:leader="dot" w:pos="9010"/>
        </w:tabs>
        <w:spacing w:line="360" w:lineRule="auto"/>
        <w:jc w:val="both"/>
        <w:rPr>
          <w:rFonts w:asciiTheme="minorHAnsi" w:eastAsiaTheme="minorEastAsia" w:hAnsiTheme="minorHAnsi" w:cstheme="minorBidi"/>
          <w:noProof/>
        </w:rPr>
      </w:pPr>
      <w:r w:rsidRPr="00F33008">
        <w:fldChar w:fldCharType="begin"/>
      </w:r>
      <w:r w:rsidRPr="00F33008">
        <w:instrText xml:space="preserve"> TOC \h \z \c "Figure" </w:instrText>
      </w:r>
      <w:r w:rsidRPr="00F33008">
        <w:fldChar w:fldCharType="separate"/>
      </w:r>
      <w:hyperlink w:anchor="_Toc518574566" w:history="1">
        <w:r w:rsidR="00FF1CA9" w:rsidRPr="00FD48EE">
          <w:rPr>
            <w:rStyle w:val="Hyperlink"/>
            <w:rFonts w:eastAsiaTheme="majorEastAsia"/>
            <w:b/>
            <w:noProof/>
          </w:rPr>
          <w:t>Figure 1</w:t>
        </w:r>
        <w:r w:rsidR="00FF1CA9" w:rsidRPr="00FD48EE">
          <w:rPr>
            <w:rStyle w:val="Hyperlink"/>
            <w:rFonts w:eastAsiaTheme="majorEastAsia"/>
            <w:noProof/>
          </w:rPr>
          <w:t>. Graphical implementation of forward chaining cross validation.</w:t>
        </w:r>
        <w:r w:rsidR="00FF1CA9">
          <w:rPr>
            <w:noProof/>
            <w:webHidden/>
          </w:rPr>
          <w:tab/>
        </w:r>
        <w:r w:rsidR="00FF1CA9">
          <w:rPr>
            <w:noProof/>
            <w:webHidden/>
          </w:rPr>
          <w:fldChar w:fldCharType="begin"/>
        </w:r>
        <w:r w:rsidR="00FF1CA9">
          <w:rPr>
            <w:noProof/>
            <w:webHidden/>
          </w:rPr>
          <w:instrText xml:space="preserve"> PAGEREF _Toc518574566 \h </w:instrText>
        </w:r>
        <w:r w:rsidR="00FF1CA9">
          <w:rPr>
            <w:noProof/>
            <w:webHidden/>
          </w:rPr>
        </w:r>
        <w:r w:rsidR="00FF1CA9">
          <w:rPr>
            <w:noProof/>
            <w:webHidden/>
          </w:rPr>
          <w:fldChar w:fldCharType="separate"/>
        </w:r>
        <w:r w:rsidR="00FF1CA9">
          <w:rPr>
            <w:noProof/>
            <w:webHidden/>
          </w:rPr>
          <w:t>25</w:t>
        </w:r>
        <w:r w:rsidR="00FF1CA9">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67" w:history="1">
        <w:r w:rsidRPr="00FD48EE">
          <w:rPr>
            <w:rStyle w:val="Hyperlink"/>
            <w:rFonts w:eastAsiaTheme="majorEastAsia"/>
            <w:b/>
            <w:noProof/>
          </w:rPr>
          <w:t>Figure 2</w:t>
        </w:r>
        <w:r w:rsidRPr="00FD48EE">
          <w:rPr>
            <w:rStyle w:val="Hyperlink"/>
            <w:rFonts w:eastAsiaTheme="majorEastAsia"/>
            <w:noProof/>
          </w:rPr>
          <w:t>. Counties and associated weather stations.</w:t>
        </w:r>
        <w:r>
          <w:rPr>
            <w:noProof/>
            <w:webHidden/>
          </w:rPr>
          <w:tab/>
        </w:r>
        <w:r>
          <w:rPr>
            <w:noProof/>
            <w:webHidden/>
          </w:rPr>
          <w:fldChar w:fldCharType="begin"/>
        </w:r>
        <w:r>
          <w:rPr>
            <w:noProof/>
            <w:webHidden/>
          </w:rPr>
          <w:instrText xml:space="preserve"> PAGEREF _Toc518574567 \h </w:instrText>
        </w:r>
        <w:r>
          <w:rPr>
            <w:noProof/>
            <w:webHidden/>
          </w:rPr>
        </w:r>
        <w:r>
          <w:rPr>
            <w:noProof/>
            <w:webHidden/>
          </w:rPr>
          <w:fldChar w:fldCharType="separate"/>
        </w:r>
        <w:r>
          <w:rPr>
            <w:noProof/>
            <w:webHidden/>
          </w:rPr>
          <w:t>28</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68" w:history="1">
        <w:r w:rsidRPr="00FD48EE">
          <w:rPr>
            <w:rStyle w:val="Hyperlink"/>
            <w:rFonts w:eastAsiaTheme="majorEastAsia"/>
            <w:b/>
            <w:noProof/>
          </w:rPr>
          <w:t>Figure 3</w:t>
        </w:r>
        <w:r w:rsidRPr="00FD48EE">
          <w:rPr>
            <w:rStyle w:val="Hyperlink"/>
            <w:rFonts w:eastAsiaTheme="majorEastAsia"/>
            <w:noProof/>
          </w:rPr>
          <w:t>. Average wind speed vs. year.</w:t>
        </w:r>
        <w:r>
          <w:rPr>
            <w:noProof/>
            <w:webHidden/>
          </w:rPr>
          <w:tab/>
        </w:r>
        <w:r>
          <w:rPr>
            <w:noProof/>
            <w:webHidden/>
          </w:rPr>
          <w:fldChar w:fldCharType="begin"/>
        </w:r>
        <w:r>
          <w:rPr>
            <w:noProof/>
            <w:webHidden/>
          </w:rPr>
          <w:instrText xml:space="preserve"> PAGEREF _Toc518574568 \h </w:instrText>
        </w:r>
        <w:r>
          <w:rPr>
            <w:noProof/>
            <w:webHidden/>
          </w:rPr>
        </w:r>
        <w:r>
          <w:rPr>
            <w:noProof/>
            <w:webHidden/>
          </w:rPr>
          <w:fldChar w:fldCharType="separate"/>
        </w:r>
        <w:r>
          <w:rPr>
            <w:noProof/>
            <w:webHidden/>
          </w:rPr>
          <w:t>30</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69" w:history="1">
        <w:r w:rsidRPr="00FD48EE">
          <w:rPr>
            <w:rStyle w:val="Hyperlink"/>
            <w:rFonts w:eastAsiaTheme="majorEastAsia"/>
            <w:b/>
            <w:noProof/>
          </w:rPr>
          <w:t>Figure 4</w:t>
        </w:r>
        <w:r w:rsidRPr="00FD48EE">
          <w:rPr>
            <w:rStyle w:val="Hyperlink"/>
            <w:rFonts w:eastAsiaTheme="majorEastAsia"/>
            <w:noProof/>
          </w:rPr>
          <w:t>. Mean sea level pressure vs. year.</w:t>
        </w:r>
        <w:r>
          <w:rPr>
            <w:noProof/>
            <w:webHidden/>
          </w:rPr>
          <w:tab/>
        </w:r>
        <w:r>
          <w:rPr>
            <w:noProof/>
            <w:webHidden/>
          </w:rPr>
          <w:fldChar w:fldCharType="begin"/>
        </w:r>
        <w:r>
          <w:rPr>
            <w:noProof/>
            <w:webHidden/>
          </w:rPr>
          <w:instrText xml:space="preserve"> PAGEREF _Toc518574569 \h </w:instrText>
        </w:r>
        <w:r>
          <w:rPr>
            <w:noProof/>
            <w:webHidden/>
          </w:rPr>
        </w:r>
        <w:r>
          <w:rPr>
            <w:noProof/>
            <w:webHidden/>
          </w:rPr>
          <w:fldChar w:fldCharType="separate"/>
        </w:r>
        <w:r>
          <w:rPr>
            <w:noProof/>
            <w:webHidden/>
          </w:rPr>
          <w:t>30</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70" w:history="1">
        <w:r w:rsidRPr="00FD48EE">
          <w:rPr>
            <w:rStyle w:val="Hyperlink"/>
            <w:rFonts w:eastAsiaTheme="majorEastAsia"/>
            <w:b/>
            <w:noProof/>
          </w:rPr>
          <w:t>Figure 5</w:t>
        </w:r>
        <w:r w:rsidRPr="00FD48EE">
          <w:rPr>
            <w:rStyle w:val="Hyperlink"/>
            <w:rFonts w:eastAsiaTheme="majorEastAsia"/>
            <w:noProof/>
          </w:rPr>
          <w:t>. Average rainfall and temperature per month.</w:t>
        </w:r>
        <w:r>
          <w:rPr>
            <w:noProof/>
            <w:webHidden/>
          </w:rPr>
          <w:tab/>
        </w:r>
        <w:r>
          <w:rPr>
            <w:noProof/>
            <w:webHidden/>
          </w:rPr>
          <w:fldChar w:fldCharType="begin"/>
        </w:r>
        <w:r>
          <w:rPr>
            <w:noProof/>
            <w:webHidden/>
          </w:rPr>
          <w:instrText xml:space="preserve"> PAGEREF _Toc518574570 \h </w:instrText>
        </w:r>
        <w:r>
          <w:rPr>
            <w:noProof/>
            <w:webHidden/>
          </w:rPr>
        </w:r>
        <w:r>
          <w:rPr>
            <w:noProof/>
            <w:webHidden/>
          </w:rPr>
          <w:fldChar w:fldCharType="separate"/>
        </w:r>
        <w:r>
          <w:rPr>
            <w:noProof/>
            <w:webHidden/>
          </w:rPr>
          <w:t>31</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71" w:history="1">
        <w:r w:rsidRPr="00FD48EE">
          <w:rPr>
            <w:rStyle w:val="Hyperlink"/>
            <w:rFonts w:eastAsiaTheme="majorEastAsia"/>
            <w:b/>
            <w:noProof/>
          </w:rPr>
          <w:t>Figure 6</w:t>
        </w:r>
        <w:r w:rsidRPr="00FD48EE">
          <w:rPr>
            <w:rStyle w:val="Hyperlink"/>
            <w:rFonts w:eastAsiaTheme="majorEastAsia"/>
            <w:noProof/>
          </w:rPr>
          <w:t>. Dew point temperature and vapour pressure per month</w:t>
        </w:r>
        <w:r>
          <w:rPr>
            <w:noProof/>
            <w:webHidden/>
          </w:rPr>
          <w:tab/>
        </w:r>
        <w:r>
          <w:rPr>
            <w:noProof/>
            <w:webHidden/>
          </w:rPr>
          <w:fldChar w:fldCharType="begin"/>
        </w:r>
        <w:r>
          <w:rPr>
            <w:noProof/>
            <w:webHidden/>
          </w:rPr>
          <w:instrText xml:space="preserve"> PAGEREF _Toc518574571 \h </w:instrText>
        </w:r>
        <w:r>
          <w:rPr>
            <w:noProof/>
            <w:webHidden/>
          </w:rPr>
        </w:r>
        <w:r>
          <w:rPr>
            <w:noProof/>
            <w:webHidden/>
          </w:rPr>
          <w:fldChar w:fldCharType="separate"/>
        </w:r>
        <w:r>
          <w:rPr>
            <w:noProof/>
            <w:webHidden/>
          </w:rPr>
          <w:t>32</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72" w:history="1">
        <w:r w:rsidRPr="00FD48EE">
          <w:rPr>
            <w:rStyle w:val="Hyperlink"/>
            <w:rFonts w:eastAsiaTheme="majorEastAsia"/>
            <w:b/>
            <w:noProof/>
          </w:rPr>
          <w:t>Figure 7</w:t>
        </w:r>
        <w:r w:rsidRPr="00FD48EE">
          <w:rPr>
            <w:rStyle w:val="Hyperlink"/>
            <w:rFonts w:eastAsiaTheme="majorEastAsia"/>
            <w:noProof/>
          </w:rPr>
          <w:t>. Numerical outlier detection.</w:t>
        </w:r>
        <w:r>
          <w:rPr>
            <w:noProof/>
            <w:webHidden/>
          </w:rPr>
          <w:tab/>
        </w:r>
        <w:r>
          <w:rPr>
            <w:noProof/>
            <w:webHidden/>
          </w:rPr>
          <w:fldChar w:fldCharType="begin"/>
        </w:r>
        <w:r>
          <w:rPr>
            <w:noProof/>
            <w:webHidden/>
          </w:rPr>
          <w:instrText xml:space="preserve"> PAGEREF _Toc518574572 \h </w:instrText>
        </w:r>
        <w:r>
          <w:rPr>
            <w:noProof/>
            <w:webHidden/>
          </w:rPr>
        </w:r>
        <w:r>
          <w:rPr>
            <w:noProof/>
            <w:webHidden/>
          </w:rPr>
          <w:fldChar w:fldCharType="separate"/>
        </w:r>
        <w:r>
          <w:rPr>
            <w:noProof/>
            <w:webHidden/>
          </w:rPr>
          <w:t>33</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73" w:history="1">
        <w:r w:rsidRPr="00FD48EE">
          <w:rPr>
            <w:rStyle w:val="Hyperlink"/>
            <w:rFonts w:eastAsiaTheme="majorEastAsia"/>
            <w:b/>
            <w:noProof/>
          </w:rPr>
          <w:t>Figure 8</w:t>
        </w:r>
        <w:r w:rsidRPr="00FD48EE">
          <w:rPr>
            <w:rStyle w:val="Hyperlink"/>
            <w:rFonts w:eastAsiaTheme="majorEastAsia"/>
            <w:noProof/>
          </w:rPr>
          <w:t>. Wet bulb air temperature outliers.</w:t>
        </w:r>
        <w:r>
          <w:rPr>
            <w:noProof/>
            <w:webHidden/>
          </w:rPr>
          <w:tab/>
        </w:r>
        <w:r>
          <w:rPr>
            <w:noProof/>
            <w:webHidden/>
          </w:rPr>
          <w:fldChar w:fldCharType="begin"/>
        </w:r>
        <w:r>
          <w:rPr>
            <w:noProof/>
            <w:webHidden/>
          </w:rPr>
          <w:instrText xml:space="preserve"> PAGEREF _Toc518574573 \h </w:instrText>
        </w:r>
        <w:r>
          <w:rPr>
            <w:noProof/>
            <w:webHidden/>
          </w:rPr>
        </w:r>
        <w:r>
          <w:rPr>
            <w:noProof/>
            <w:webHidden/>
          </w:rPr>
          <w:fldChar w:fldCharType="separate"/>
        </w:r>
        <w:r>
          <w:rPr>
            <w:noProof/>
            <w:webHidden/>
          </w:rPr>
          <w:t>34</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74" w:history="1">
        <w:r w:rsidRPr="00FD48EE">
          <w:rPr>
            <w:rStyle w:val="Hyperlink"/>
            <w:rFonts w:eastAsiaTheme="majorEastAsia"/>
            <w:b/>
            <w:noProof/>
          </w:rPr>
          <w:t>Figure 9</w:t>
        </w:r>
        <w:r w:rsidRPr="00FD48EE">
          <w:rPr>
            <w:rStyle w:val="Hyperlink"/>
            <w:rFonts w:eastAsiaTheme="majorEastAsia"/>
            <w:noProof/>
          </w:rPr>
          <w:t>. Dew point air temperature outliers.</w:t>
        </w:r>
        <w:r>
          <w:rPr>
            <w:noProof/>
            <w:webHidden/>
          </w:rPr>
          <w:tab/>
        </w:r>
        <w:r>
          <w:rPr>
            <w:noProof/>
            <w:webHidden/>
          </w:rPr>
          <w:fldChar w:fldCharType="begin"/>
        </w:r>
        <w:r>
          <w:rPr>
            <w:noProof/>
            <w:webHidden/>
          </w:rPr>
          <w:instrText xml:space="preserve"> PAGEREF _Toc518574574 \h </w:instrText>
        </w:r>
        <w:r>
          <w:rPr>
            <w:noProof/>
            <w:webHidden/>
          </w:rPr>
        </w:r>
        <w:r>
          <w:rPr>
            <w:noProof/>
            <w:webHidden/>
          </w:rPr>
          <w:fldChar w:fldCharType="separate"/>
        </w:r>
        <w:r>
          <w:rPr>
            <w:noProof/>
            <w:webHidden/>
          </w:rPr>
          <w:t>35</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75" w:history="1">
        <w:r w:rsidRPr="00FD48EE">
          <w:rPr>
            <w:rStyle w:val="Hyperlink"/>
            <w:rFonts w:eastAsiaTheme="majorEastAsia"/>
            <w:b/>
            <w:noProof/>
          </w:rPr>
          <w:t>Figure 10</w:t>
        </w:r>
        <w:r w:rsidRPr="00FD48EE">
          <w:rPr>
            <w:rStyle w:val="Hyperlink"/>
            <w:rFonts w:eastAsiaTheme="majorEastAsia"/>
            <w:noProof/>
          </w:rPr>
          <w:t>. Seasonal and monthly cluster counts( Randomly initialised).</w:t>
        </w:r>
        <w:r>
          <w:rPr>
            <w:noProof/>
            <w:webHidden/>
          </w:rPr>
          <w:tab/>
        </w:r>
        <w:r>
          <w:rPr>
            <w:noProof/>
            <w:webHidden/>
          </w:rPr>
          <w:fldChar w:fldCharType="begin"/>
        </w:r>
        <w:r>
          <w:rPr>
            <w:noProof/>
            <w:webHidden/>
          </w:rPr>
          <w:instrText xml:space="preserve"> PAGEREF _Toc518574575 \h </w:instrText>
        </w:r>
        <w:r>
          <w:rPr>
            <w:noProof/>
            <w:webHidden/>
          </w:rPr>
        </w:r>
        <w:r>
          <w:rPr>
            <w:noProof/>
            <w:webHidden/>
          </w:rPr>
          <w:fldChar w:fldCharType="separate"/>
        </w:r>
        <w:r>
          <w:rPr>
            <w:noProof/>
            <w:webHidden/>
          </w:rPr>
          <w:t>36</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76" w:history="1">
        <w:r w:rsidRPr="00FD48EE">
          <w:rPr>
            <w:rStyle w:val="Hyperlink"/>
            <w:rFonts w:eastAsiaTheme="majorEastAsia"/>
            <w:b/>
            <w:noProof/>
          </w:rPr>
          <w:t>Figure 11</w:t>
        </w:r>
        <w:r w:rsidRPr="00FD48EE">
          <w:rPr>
            <w:rStyle w:val="Hyperlink"/>
            <w:rFonts w:eastAsiaTheme="majorEastAsia"/>
            <w:noProof/>
          </w:rPr>
          <w:t>. Clusters with seasonal centers.</w:t>
        </w:r>
        <w:r>
          <w:rPr>
            <w:noProof/>
            <w:webHidden/>
          </w:rPr>
          <w:tab/>
        </w:r>
        <w:r>
          <w:rPr>
            <w:noProof/>
            <w:webHidden/>
          </w:rPr>
          <w:fldChar w:fldCharType="begin"/>
        </w:r>
        <w:r>
          <w:rPr>
            <w:noProof/>
            <w:webHidden/>
          </w:rPr>
          <w:instrText xml:space="preserve"> PAGEREF _Toc518574576 \h </w:instrText>
        </w:r>
        <w:r>
          <w:rPr>
            <w:noProof/>
            <w:webHidden/>
          </w:rPr>
        </w:r>
        <w:r>
          <w:rPr>
            <w:noProof/>
            <w:webHidden/>
          </w:rPr>
          <w:fldChar w:fldCharType="separate"/>
        </w:r>
        <w:r>
          <w:rPr>
            <w:noProof/>
            <w:webHidden/>
          </w:rPr>
          <w:t>37</w:t>
        </w:r>
        <w:r>
          <w:rPr>
            <w:noProof/>
            <w:webHidden/>
          </w:rPr>
          <w:fldChar w:fldCharType="end"/>
        </w:r>
      </w:hyperlink>
    </w:p>
    <w:p w:rsidR="00FF1CA9" w:rsidRDefault="00FF1CA9" w:rsidP="00FF1CA9">
      <w:pPr>
        <w:pStyle w:val="TableofFigures"/>
        <w:tabs>
          <w:tab w:val="right" w:leader="dot" w:pos="9010"/>
        </w:tabs>
        <w:spacing w:line="360" w:lineRule="auto"/>
        <w:jc w:val="both"/>
        <w:rPr>
          <w:rFonts w:asciiTheme="minorHAnsi" w:eastAsiaTheme="minorEastAsia" w:hAnsiTheme="minorHAnsi" w:cstheme="minorBidi"/>
          <w:noProof/>
        </w:rPr>
      </w:pPr>
      <w:hyperlink w:anchor="_Toc518574577" w:history="1">
        <w:r w:rsidRPr="00FD48EE">
          <w:rPr>
            <w:rStyle w:val="Hyperlink"/>
            <w:rFonts w:eastAsiaTheme="majorEastAsia"/>
            <w:b/>
            <w:noProof/>
          </w:rPr>
          <w:t>Figure 12</w:t>
        </w:r>
        <w:r w:rsidRPr="00FD48EE">
          <w:rPr>
            <w:rStyle w:val="Hyperlink"/>
            <w:rFonts w:eastAsiaTheme="majorEastAsia"/>
            <w:noProof/>
          </w:rPr>
          <w:t>. Cluster centers.</w:t>
        </w:r>
        <w:r>
          <w:rPr>
            <w:noProof/>
            <w:webHidden/>
          </w:rPr>
          <w:tab/>
        </w:r>
        <w:r>
          <w:rPr>
            <w:noProof/>
            <w:webHidden/>
          </w:rPr>
          <w:fldChar w:fldCharType="begin"/>
        </w:r>
        <w:r>
          <w:rPr>
            <w:noProof/>
            <w:webHidden/>
          </w:rPr>
          <w:instrText xml:space="preserve"> PAGEREF _Toc518574577 \h </w:instrText>
        </w:r>
        <w:r>
          <w:rPr>
            <w:noProof/>
            <w:webHidden/>
          </w:rPr>
        </w:r>
        <w:r>
          <w:rPr>
            <w:noProof/>
            <w:webHidden/>
          </w:rPr>
          <w:fldChar w:fldCharType="separate"/>
        </w:r>
        <w:r>
          <w:rPr>
            <w:noProof/>
            <w:webHidden/>
          </w:rPr>
          <w:t>38</w:t>
        </w:r>
        <w:r>
          <w:rPr>
            <w:noProof/>
            <w:webHidden/>
          </w:rPr>
          <w:fldChar w:fldCharType="end"/>
        </w:r>
      </w:hyperlink>
    </w:p>
    <w:p w:rsidR="007B6AB4" w:rsidRPr="007B6AB4" w:rsidRDefault="00075A53" w:rsidP="00F33008">
      <w:pPr>
        <w:pStyle w:val="Heading1"/>
        <w:spacing w:line="360" w:lineRule="auto"/>
        <w:jc w:val="both"/>
        <w:rPr>
          <w:rFonts w:ascii="Times New Roman" w:hAnsi="Times New Roman" w:cs="Times New Roman"/>
          <w:sz w:val="28"/>
          <w:szCs w:val="28"/>
        </w:rPr>
      </w:pPr>
      <w:r w:rsidRPr="00F33008">
        <w:rPr>
          <w:rFonts w:ascii="Times New Roman" w:eastAsia="Times New Roman" w:hAnsi="Times New Roman" w:cs="Times New Roman"/>
          <w:color w:val="auto"/>
          <w:sz w:val="24"/>
          <w:szCs w:val="24"/>
          <w:lang w:val="en-IE"/>
        </w:rPr>
        <w:fldChar w:fldCharType="end"/>
      </w:r>
      <w:r w:rsidR="007B6AB4" w:rsidRPr="007B6AB4">
        <w:rPr>
          <w:rFonts w:ascii="Times New Roman" w:hAnsi="Times New Roman" w:cs="Times New Roman"/>
          <w:sz w:val="28"/>
          <w:szCs w:val="28"/>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8563172"/>
      <w:r w:rsidRPr="006A4380">
        <w:rPr>
          <w:rFonts w:ascii="Times New Roman" w:hAnsi="Times New Roman" w:cs="Times New Roman"/>
          <w:sz w:val="28"/>
          <w:szCs w:val="28"/>
          <w:lang w:val="en-IE"/>
        </w:rPr>
        <w:lastRenderedPageBreak/>
        <w:t>Abstract</w:t>
      </w:r>
      <w:bookmarkEnd w:id="1"/>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2" w:name="_Toc518563173"/>
      <w:r w:rsidRPr="006A4380">
        <w:rPr>
          <w:rFonts w:ascii="Times New Roman" w:hAnsi="Times New Roman" w:cs="Times New Roman"/>
          <w:sz w:val="28"/>
          <w:szCs w:val="28"/>
          <w:lang w:val="en-IE"/>
        </w:rPr>
        <w:lastRenderedPageBreak/>
        <w:t>Introduction</w:t>
      </w:r>
      <w:bookmarkEnd w:id="2"/>
    </w:p>
    <w:p w:rsidR="008161B3" w:rsidRDefault="00FC5741" w:rsidP="00FD4CB3">
      <w:pPr>
        <w:spacing w:line="360" w:lineRule="auto"/>
        <w:jc w:val="both"/>
      </w:pPr>
      <w:r>
        <w:t xml:space="preserve">In this document </w:t>
      </w:r>
      <w:r w:rsidR="00A2555F">
        <w:t>a summary</w:t>
      </w:r>
      <w:r w:rsidR="00237066">
        <w:t xml:space="preserve"> of existing studies </w:t>
      </w:r>
      <w:r>
        <w:t>that utilise</w:t>
      </w:r>
      <w:r w:rsidR="00237066">
        <w:t xml:space="preserve"> data </w:t>
      </w:r>
      <w:r w:rsidR="00A2555F">
        <w:t>analysis</w:t>
      </w:r>
      <w:r w:rsidR="00237066">
        <w:t xml:space="preserve"> technologies for use in weather forecasting systems</w:t>
      </w:r>
      <w:r>
        <w:t xml:space="preserve"> is outlined</w:t>
      </w:r>
      <w:r w:rsidR="00237066">
        <w:t>.</w:t>
      </w:r>
      <w:r w:rsidR="001A17BC">
        <w:t xml:space="preserve"> Following this</w:t>
      </w:r>
      <w:r w:rsidR="00281B9D">
        <w:t>,</w:t>
      </w:r>
      <w:r w:rsidR="001A17BC">
        <w:t xml:space="preserve">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565D85" w:rsidP="008161B3">
      <w:pPr>
        <w:spacing w:line="360" w:lineRule="auto"/>
        <w:jc w:val="both"/>
      </w:pPr>
      <w:r w:rsidRPr="0009665B">
        <w:t>Section 2</w:t>
      </w:r>
      <w:r>
        <w:t xml:space="preserve"> </w:t>
      </w:r>
      <w:r w:rsidR="00281B9D">
        <w:t xml:space="preserve">of this document </w:t>
      </w:r>
      <w:r>
        <w:t>will comprise of the li</w:t>
      </w:r>
      <w:r w:rsidR="00281B9D">
        <w:t>terature analysis. This section</w:t>
      </w:r>
      <w:r>
        <w:t xml:space="preserve"> will be further partitioned into two subsections. </w:t>
      </w:r>
      <w:r w:rsidRPr="0009665B">
        <w:t>Section 2.1</w:t>
      </w:r>
      <w:r>
        <w:t xml:space="preserve"> will provide a brief description of each of the algorithms that are used </w:t>
      </w:r>
      <w:r w:rsidR="0009665B">
        <w:t>in</w:t>
      </w:r>
      <w:r>
        <w:t xml:space="preserve"> existing studies. </w:t>
      </w:r>
      <w:r w:rsidRPr="0009665B">
        <w:t xml:space="preserve">Section </w:t>
      </w:r>
      <w:r w:rsidR="00992E89" w:rsidRPr="0009665B">
        <w:t>2.2</w:t>
      </w:r>
      <w:r w:rsidR="00992E89">
        <w:t xml:space="preserve"> will provide a broader outlook on each of these studies, such as any interesting findings that they make and how well the algorithms </w:t>
      </w:r>
      <w:r w:rsidR="00E031E4">
        <w:t xml:space="preserve">that were </w:t>
      </w:r>
      <w:r w:rsidR="00992E89">
        <w:t>used perform</w:t>
      </w:r>
      <w:r w:rsidR="00E031E4">
        <w:t>ed</w:t>
      </w:r>
      <w:r w:rsidR="00280CE1">
        <w:t xml:space="preserve"> overall</w:t>
      </w:r>
      <w:r w:rsidR="00992E89">
        <w:t>.</w:t>
      </w:r>
      <w:r w:rsidR="006048EC">
        <w:t xml:space="preserve"> </w:t>
      </w:r>
      <w:r w:rsidR="006048EC" w:rsidRPr="0009665B">
        <w:t>Section 2.3</w:t>
      </w:r>
      <w:r w:rsidR="006048EC">
        <w:t xml:space="preserve"> provides an insight into past and current numerical weather prediction practices as well as the weather models applied by Met Eireann to generate their forecasts. </w:t>
      </w:r>
    </w:p>
    <w:p w:rsidR="00A516C2" w:rsidRDefault="00A516C2" w:rsidP="008161B3">
      <w:pPr>
        <w:spacing w:line="360" w:lineRule="auto"/>
        <w:jc w:val="both"/>
      </w:pPr>
    </w:p>
    <w:p w:rsidR="00A516C2" w:rsidRDefault="009C5915" w:rsidP="008161B3">
      <w:pPr>
        <w:spacing w:line="360" w:lineRule="auto"/>
        <w:jc w:val="both"/>
      </w:pPr>
      <w:r>
        <w:t>Section 3 will document the methodology employed as part of this research.</w:t>
      </w:r>
      <w:r w:rsidR="00252D57">
        <w:t xml:space="preserve"> Again, this section</w:t>
      </w:r>
      <w:r w:rsidR="00FF6394">
        <w:t xml:space="preserve"> will be partitioned into multiple subsections.</w:t>
      </w:r>
      <w:r w:rsidR="00317086">
        <w:t xml:space="preserve"> Section 3.1 provides a description of the dataset that the analysis will be based on.</w:t>
      </w:r>
      <w:r w:rsidR="001D46CD">
        <w:t xml:space="preserve"> Section 3.2 describes how the exploratory data analysis will be performed using K-Means clustering.</w:t>
      </w:r>
      <w:r w:rsidR="00DF70D9">
        <w:t xml:space="preserve"> Section 3.3 outlines the problem of rainfall prediction. This </w:t>
      </w:r>
      <w:r w:rsidR="0013746A">
        <w:t>section also includes details regarding</w:t>
      </w:r>
      <w:r w:rsidR="00DF70D9">
        <w:t xml:space="preserve"> the technologies and techniques that will be used to generate rainfall predictions. </w:t>
      </w:r>
    </w:p>
    <w:p w:rsidR="00F032C9" w:rsidRDefault="00F032C9" w:rsidP="008161B3">
      <w:pPr>
        <w:spacing w:line="360" w:lineRule="auto"/>
        <w:jc w:val="both"/>
      </w:pPr>
    </w:p>
    <w:p w:rsidR="00F032C9" w:rsidRDefault="00F032C9" w:rsidP="008161B3">
      <w:pPr>
        <w:spacing w:line="360" w:lineRule="auto"/>
        <w:jc w:val="both"/>
      </w:pPr>
      <w:r>
        <w:t xml:space="preserve">Section 4 outlines the results of the </w:t>
      </w:r>
      <w:r w:rsidR="0027776B">
        <w:t>exploratory data analysis</w:t>
      </w:r>
      <w:r>
        <w:t xml:space="preserve"> and rainfall prediction.</w:t>
      </w:r>
      <w:r w:rsidR="00051B5E">
        <w:t xml:space="preserve"> As part of the clustering </w:t>
      </w:r>
      <w:r w:rsidR="007F4283">
        <w:t>in section 4.1,</w:t>
      </w:r>
      <w:r w:rsidR="00051B5E">
        <w:t xml:space="preserve"> outlier analysis is performed on multiple variables. Section 4.2 outlines the results of multiple rainfall prediction models.</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3" w:name="_Toc518563174"/>
      <w:r>
        <w:rPr>
          <w:rFonts w:ascii="Times New Roman" w:hAnsi="Times New Roman" w:cs="Times New Roman"/>
          <w:sz w:val="28"/>
          <w:szCs w:val="28"/>
          <w:lang w:val="en-IE"/>
        </w:rPr>
        <w:lastRenderedPageBreak/>
        <w:t>Literature Review</w:t>
      </w:r>
      <w:bookmarkEnd w:id="3"/>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w:t>
      </w:r>
      <w:r w:rsidR="00D9559B">
        <w:t>,</w:t>
      </w:r>
      <w:r>
        <w:t xml:space="preserv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4" w:name="_Toc518563175"/>
      <w:r>
        <w:rPr>
          <w:rFonts w:ascii="Times New Roman" w:hAnsi="Times New Roman" w:cs="Times New Roman"/>
          <w:sz w:val="28"/>
          <w:szCs w:val="28"/>
        </w:rPr>
        <w:t>Overview of Existing Technologies</w:t>
      </w:r>
      <w:bookmarkEnd w:id="4"/>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w:t>
      </w:r>
      <w:r w:rsidRPr="002212B1">
        <w:rPr>
          <w:lang w:val="en-GB"/>
        </w:rPr>
        <w:t>s</w:t>
      </w:r>
      <w:r w:rsidR="00692110" w:rsidRPr="002212B1">
        <w:rPr>
          <w:lang w:val="en-GB"/>
        </w:rPr>
        <w:t>ection 2.2</w:t>
      </w:r>
      <w:r w:rsidR="00692110">
        <w:rPr>
          <w:lang w:val="en-GB"/>
        </w:rPr>
        <w:t xml:space="preserve">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5" w:name="_Toc518563176"/>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5"/>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w:t>
      </w:r>
      <w:r w:rsidR="00655281" w:rsidRPr="002212B1">
        <w:rPr>
          <w:lang w:val="en-GB"/>
        </w:rPr>
        <w:t>section 2.2</w:t>
      </w:r>
      <w:r w:rsidR="00655281">
        <w:rPr>
          <w:lang w:val="en-GB"/>
        </w:rPr>
        <w:t xml:space="preserve"> only used them from a classification perspective, this </w:t>
      </w:r>
      <w:r w:rsidR="00655281">
        <w:rPr>
          <w:lang w:val="en-GB"/>
        </w:rPr>
        <w:lastRenderedPageBreak/>
        <w:t xml:space="preserve">description will only describe them </w:t>
      </w:r>
      <w:r w:rsidR="002212B1">
        <w:rPr>
          <w:lang w:val="en-GB"/>
        </w:rPr>
        <w:t>in</w:t>
      </w:r>
      <w:r w:rsidR="00655281">
        <w:rPr>
          <w:lang w:val="en-GB"/>
        </w:rPr>
        <w:t xml:space="preserve">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6" w:name="_Toc518563177"/>
      <w:r w:rsidRPr="0024167A">
        <w:rPr>
          <w:rFonts w:ascii="Times New Roman" w:hAnsi="Times New Roman" w:cs="Times New Roman"/>
          <w:lang w:val="en-GB"/>
        </w:rPr>
        <w:t>K Nearest Neighbour</w:t>
      </w:r>
      <w:bookmarkEnd w:id="6"/>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xml:space="preserve">. Numerous studies found in </w:t>
      </w:r>
      <w:r w:rsidRPr="00B91540">
        <w:rPr>
          <w:lang w:val="en-GB"/>
        </w:rPr>
        <w:t>section 2.2</w:t>
      </w:r>
      <w:r>
        <w:rPr>
          <w:lang w:val="en-GB"/>
        </w:rPr>
        <w:t xml:space="preserve">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7" w:name="_Toc518563178"/>
      <w:r w:rsidRPr="0024167A">
        <w:rPr>
          <w:rFonts w:ascii="Times New Roman" w:hAnsi="Times New Roman" w:cs="Times New Roman"/>
          <w:lang w:val="en-GB"/>
        </w:rPr>
        <w:t>Density Based Spatial Clustering of Applications with Noise</w:t>
      </w:r>
      <w:bookmarkEnd w:id="7"/>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8" w:name="_Toc518563179"/>
      <w:r w:rsidRPr="0024167A">
        <w:rPr>
          <w:rFonts w:ascii="Times New Roman" w:hAnsi="Times New Roman" w:cs="Times New Roman"/>
          <w:lang w:val="en-GB"/>
        </w:rPr>
        <w:t>K-Means Clustering</w:t>
      </w:r>
      <w:bookmarkEnd w:id="8"/>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9" w:name="_Toc518563180"/>
      <w:r>
        <w:rPr>
          <w:rFonts w:ascii="Times New Roman" w:hAnsi="Times New Roman" w:cs="Times New Roman"/>
          <w:lang w:val="en-GB"/>
        </w:rPr>
        <w:t>Feed-F</w:t>
      </w:r>
      <w:r w:rsidR="00731C7F" w:rsidRPr="0024167A">
        <w:rPr>
          <w:rFonts w:ascii="Times New Roman" w:hAnsi="Times New Roman" w:cs="Times New Roman"/>
          <w:lang w:val="en-GB"/>
        </w:rPr>
        <w:t>orward Neural Network</w:t>
      </w:r>
      <w:r w:rsidR="004E2CE3">
        <w:rPr>
          <w:rFonts w:ascii="Times New Roman" w:hAnsi="Times New Roman" w:cs="Times New Roman"/>
          <w:lang w:val="en-GB"/>
        </w:rPr>
        <w:t>s (Multilayer Perceptron’s)</w:t>
      </w:r>
      <w:bookmarkEnd w:id="9"/>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Feed-forward neural networks</w:t>
      </w:r>
      <w:r w:rsidR="0071406C">
        <w:rPr>
          <w:lang w:val="en-GB"/>
        </w:rPr>
        <w:t xml:space="preserve"> or more generally as Artificial neural networks (ANN),</w:t>
      </w:r>
      <w:r w:rsidR="0022647C">
        <w:rPr>
          <w:lang w:val="en-GB"/>
        </w:rPr>
        <w:t xml:space="preserve">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xml:space="preserve">. In their most simple state, Feed forward neural networks compute a weighted sum of the input features </w:t>
      </w:r>
      <w:r w:rsidR="009C1186">
        <w:rPr>
          <w:lang w:val="en-GB"/>
        </w:rPr>
        <w:t>using</w:t>
      </w:r>
      <w:r w:rsidR="00922A6B">
        <w:rPr>
          <w:lang w:val="en-GB"/>
        </w:rPr>
        <w:t xml:space="preserve"> a hidden layer consisting of a user defined number of hidden nodes. The hidden layer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w:t>
      </w:r>
      <w:r w:rsidR="00D52428">
        <w:rPr>
          <w:lang w:val="en-GB"/>
        </w:rPr>
        <w:t>only perform the same operation</w:t>
      </w:r>
      <w:r w:rsidR="00473464">
        <w:rPr>
          <w:lang w:val="en-GB"/>
        </w:rPr>
        <w:t xml:space="preserve">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w:t>
      </w:r>
      <w:r w:rsidR="00637CE3">
        <w:rPr>
          <w:lang w:val="en-GB"/>
        </w:rPr>
        <w:t>tions, changing the random seed</w:t>
      </w:r>
      <w:r>
        <w:rPr>
          <w:lang w:val="en-GB"/>
        </w:rPr>
        <w:t xml:space="preserve"> can increase or decrease the </w:t>
      </w:r>
      <w:r w:rsidR="000B3DB9">
        <w:rPr>
          <w:lang w:val="en-GB"/>
        </w:rPr>
        <w:t>model’s</w:t>
      </w:r>
      <w:r>
        <w:rPr>
          <w:lang w:val="en-GB"/>
        </w:rPr>
        <w:t xml:space="preserve">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861846" w:rsidRDefault="00861846" w:rsidP="00702CE1">
      <w:pPr>
        <w:spacing w:line="360" w:lineRule="auto"/>
        <w:jc w:val="both"/>
        <w:rPr>
          <w:lang w:val="en-GB"/>
        </w:rPr>
      </w:pPr>
    </w:p>
    <w:p w:rsidR="00861846" w:rsidRDefault="00861846" w:rsidP="00702CE1">
      <w:pPr>
        <w:spacing w:line="360" w:lineRule="auto"/>
        <w:jc w:val="both"/>
        <w:rPr>
          <w:lang w:val="en-GB"/>
        </w:rPr>
      </w:pPr>
      <w:r>
        <w:rPr>
          <w:lang w:val="en-GB"/>
        </w:rPr>
        <w:t xml:space="preserve">Often when reading about neural networks, feed-forward and back propagated architectures can be referred to interchangeably. Back propagated neural networks </w:t>
      </w:r>
      <w:r>
        <w:rPr>
          <w:lang w:val="en-GB"/>
        </w:rPr>
        <w:fldChar w:fldCharType="begin"/>
      </w:r>
      <w:r>
        <w:rPr>
          <w:lang w:val="en-GB"/>
        </w:rPr>
        <w:instrText xml:space="preserve"> ADDIN ZOTERO_ITEM CSL_CITATION {"citationID":"JEZ9Togy","properties":{"formattedCitation":"(Dreyfus, 1990)","plainCitation":"(Dreyfus, 1990)","noteIndex":0},"citationItems":[{"id":391,"uris":["http://zotero.org/users/4597499/items/Z59LM3ZZ"],"uri":["http://zotero.org/users/4597499/items/Z59LM3ZZ"],"itemData":{"id":391,"type":"article-journal","title":"Artificial neural networks, back propagation, and the Kelley-Bryson gradient procedure","container-title":"Journal of Guidance, Control, and Dynamics","page":"926-928","volume":"13","issue":"5","source":"American Institute of Aeronautics and Astronautics","URL":"https://doi.org/10.2514/3.25422","DOI":"10.2514/3.25422","ISSN":"0731-5090","author":[{"family":"Dreyfus","given":"Stuart E."}],"issued":{"date-parts":[["1990"]]},"accessed":{"date-parts":[["2018",6,11]]}}}],"schema":"https://github.com/citation-style-language/schema/raw/master/csl-citation.json"} </w:instrText>
      </w:r>
      <w:r>
        <w:rPr>
          <w:lang w:val="en-GB"/>
        </w:rPr>
        <w:fldChar w:fldCharType="separate"/>
      </w:r>
      <w:r>
        <w:rPr>
          <w:noProof/>
          <w:lang w:val="en-GB"/>
        </w:rPr>
        <w:t>(Dreyfus, 1990)</w:t>
      </w:r>
      <w:r>
        <w:rPr>
          <w:lang w:val="en-GB"/>
        </w:rPr>
        <w:fldChar w:fldCharType="end"/>
      </w:r>
      <w:r>
        <w:rPr>
          <w:lang w:val="en-GB"/>
        </w:rPr>
        <w:t xml:space="preserve"> are different in that they provide a significant improvement on feed-forward neural networks as they allow for errors to be propagated back through the network so the weights can be updated to model the problem more accurately </w:t>
      </w:r>
      <w:r>
        <w:rPr>
          <w:lang w:val="en-GB"/>
        </w:rPr>
        <w:fldChar w:fldCharType="begin"/>
      </w:r>
      <w:r>
        <w:rPr>
          <w:lang w:val="en-GB"/>
        </w:rPr>
        <w:instrText xml:space="preserve"> ADDIN ZOTERO_ITEM CSL_CITATION {"citationID":"5vSVldmn","properties":{"formattedCitation":"(Mazur, 2015)","plainCitation":"(Mazur, 2015)","noteIndex":0},"citationItems":[{"id":394,"uris":["http://zotero.org/users/4597499/items/F24QCEJS"],"uri":["http://zotero.org/users/4597499/items/F24QCEJS"],"itemData":{"id":394,"type":"post-weblog","title":"A Step by Step Backpropagation Example","container-title":"Matt Mazur","abstract":"Background Backpropagation is a common method for training a neural network. There is no shortage of papers online that attempt to explain how backpropagation works, but few that include an example…","URL":"https://mattmazur.com/2015/03/17/a-step-by-step-backpropagation-example/","language":"en","author":[{"literal":"Mazur"}],"issued":{"date-parts":[["2015",3,17]]},"accessed":{"date-parts":[["2018",6,11]]}}}],"schema":"https://github.com/citation-style-language/schema/raw/master/csl-citation.json"} </w:instrText>
      </w:r>
      <w:r>
        <w:rPr>
          <w:lang w:val="en-GB"/>
        </w:rPr>
        <w:fldChar w:fldCharType="separate"/>
      </w:r>
      <w:r>
        <w:rPr>
          <w:noProof/>
          <w:lang w:val="en-GB"/>
        </w:rPr>
        <w:t>(Mazur, 2015)</w:t>
      </w:r>
      <w:r>
        <w:rPr>
          <w:lang w:val="en-GB"/>
        </w:rPr>
        <w:fldChar w:fldCharType="end"/>
      </w:r>
      <w:r>
        <w:rPr>
          <w:lang w:val="en-GB"/>
        </w:rPr>
        <w:t>.</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10" w:name="_Toc518563181"/>
      <w:r w:rsidRPr="0024167A">
        <w:rPr>
          <w:rFonts w:ascii="Times New Roman" w:hAnsi="Times New Roman" w:cs="Times New Roman"/>
          <w:lang w:val="en-GB"/>
        </w:rPr>
        <w:t>Recurrent Neural Network</w:t>
      </w:r>
      <w:bookmarkEnd w:id="10"/>
    </w:p>
    <w:p w:rsidR="004D3C71" w:rsidRDefault="00A94B12" w:rsidP="00506680">
      <w:pPr>
        <w:spacing w:line="360" w:lineRule="auto"/>
        <w:jc w:val="both"/>
        <w:rPr>
          <w:lang w:val="en-GB"/>
        </w:rPr>
      </w:pPr>
      <w:r>
        <w:rPr>
          <w:lang w:val="en-GB"/>
        </w:rPr>
        <w:t>Recurrent Neural Networks</w:t>
      </w:r>
      <w:r w:rsidR="00983855">
        <w:rPr>
          <w:lang w:val="en-GB"/>
        </w:rPr>
        <w:t xml:space="preserve"> (RNN)</w:t>
      </w:r>
      <w:r>
        <w:rPr>
          <w:lang w:val="en-GB"/>
        </w:rPr>
        <w:t xml:space="preserve">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w:t>
      </w:r>
      <w:r w:rsidR="00332BD1">
        <w:rPr>
          <w:lang w:val="en-GB"/>
        </w:rPr>
        <w:t xml:space="preserve"> key difference between f</w:t>
      </w:r>
      <w:r w:rsidR="00506680">
        <w:rPr>
          <w:lang w:val="en-GB"/>
        </w:rPr>
        <w:t xml:space="preserve">eed-forward neural networks and </w:t>
      </w:r>
      <w:r w:rsidR="00983855">
        <w:rPr>
          <w:lang w:val="en-GB"/>
        </w:rPr>
        <w:t>RNN’s</w:t>
      </w:r>
      <w:r w:rsidR="00506680">
        <w:rPr>
          <w:lang w:val="en-GB"/>
        </w:rPr>
        <w:t xml:space="preserve"> is that recurrent networks share the same weights for observations over multiple time steps.</w:t>
      </w:r>
      <w:r w:rsidR="00E307AB">
        <w:rPr>
          <w:lang w:val="en-GB"/>
        </w:rPr>
        <w:t xml:space="preserve"> One of the main bene</w:t>
      </w:r>
      <w:r w:rsidR="00332BD1">
        <w:rPr>
          <w:lang w:val="en-GB"/>
        </w:rPr>
        <w:t xml:space="preserve">fits of </w:t>
      </w:r>
      <w:r w:rsidR="00983855">
        <w:rPr>
          <w:lang w:val="en-GB"/>
        </w:rPr>
        <w:t xml:space="preserve">RNN’s </w:t>
      </w:r>
      <w:r w:rsidR="00E307AB">
        <w:rPr>
          <w:lang w:val="en-GB"/>
        </w:rPr>
        <w:t xml:space="preserve">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r w:rsidR="00E307AB">
        <w:rPr>
          <w:lang w:val="en-GB"/>
        </w:rPr>
        <w:t>.</w:t>
      </w:r>
    </w:p>
    <w:p w:rsidR="00983855" w:rsidRDefault="00983855" w:rsidP="00506680">
      <w:pPr>
        <w:spacing w:line="360" w:lineRule="auto"/>
        <w:jc w:val="both"/>
        <w:rPr>
          <w:lang w:val="en-GB"/>
        </w:rPr>
      </w:pPr>
    </w:p>
    <w:p w:rsidR="00983855" w:rsidRDefault="00983855" w:rsidP="00506680">
      <w:pPr>
        <w:spacing w:line="360" w:lineRule="auto"/>
        <w:jc w:val="both"/>
        <w:rPr>
          <w:lang w:val="en-GB"/>
        </w:rPr>
      </w:pPr>
      <w:r>
        <w:rPr>
          <w:lang w:val="en-GB"/>
        </w:rPr>
        <w:t xml:space="preserve">RNN’s tend to suffer from the exploding/vanishing gradients problem </w:t>
      </w:r>
      <w:r>
        <w:rPr>
          <w:lang w:val="en-GB"/>
        </w:rPr>
        <w:fldChar w:fldCharType="begin"/>
      </w:r>
      <w:r>
        <w:rPr>
          <w:lang w:val="en-GB"/>
        </w:rPr>
        <w:instrText xml:space="preserve"> ADDIN ZOTERO_ITEM CSL_CITATION {"citationID":"ASHJPUG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Pr>
          <w:lang w:val="en-GB"/>
        </w:rPr>
        <w:fldChar w:fldCharType="separate"/>
      </w:r>
      <w:r w:rsidRPr="00983855">
        <w:rPr>
          <w:lang w:val="en-US"/>
        </w:rPr>
        <w:t>(Géron, 2017)</w:t>
      </w:r>
      <w:r>
        <w:rPr>
          <w:lang w:val="en-GB"/>
        </w:rPr>
        <w:fldChar w:fldCharType="end"/>
      </w:r>
      <w:r>
        <w:rPr>
          <w:lang w:val="en-GB"/>
        </w:rPr>
        <w:t xml:space="preserve">. This is the problem where </w:t>
      </w:r>
      <w:r w:rsidR="008A4AF0">
        <w:rPr>
          <w:lang w:val="en-GB"/>
        </w:rPr>
        <w:t>the errors that are being propagated back through the network only make very small changes (vanishing gradients) or the opposite of very large changes (exploding gradients).</w:t>
      </w:r>
      <w:r w:rsidR="008C37D8">
        <w:rPr>
          <w:lang w:val="en-GB"/>
        </w:rPr>
        <w:t xml:space="preserve"> Long Short Term Memory (LSTM)</w:t>
      </w:r>
      <w:r w:rsidR="00251DAB">
        <w:rPr>
          <w:lang w:val="en-GB"/>
        </w:rPr>
        <w:t xml:space="preserve"> </w:t>
      </w:r>
      <w:r w:rsidR="00251DAB">
        <w:rPr>
          <w:lang w:val="en-GB"/>
        </w:rPr>
        <w:fldChar w:fldCharType="begin"/>
      </w:r>
      <w:r w:rsidR="00251DAB">
        <w:rPr>
          <w:lang w:val="en-GB"/>
        </w:rPr>
        <w:instrText xml:space="preserve"> ADDIN ZOTERO_ITEM CSL_CITATION {"citationID":"ZcUx18oJ","properties":{"formattedCitation":"(Hochreiter and Schmidhuber, 1997)","plainCitation":"(Hochreiter and Schmidhuber, 1997)","noteIndex":0},"citationItems":[{"id":390,"uris":["http://zotero.org/users/4597499/items/RP8HB7GT"],"uri":["http://zotero.org/users/4597499/items/RP8HB7GT"],"itemData":{"id":390,"type":"article-journal","title":"Long Short-Term Memory","container-title":"Neural Computation","page":"1735-1780","volume":"9","issue":"8","source":"Crossref","abstract":"Learning to store information over extended time intervals via recurrent backpropagation takes a very long time, mostly due to insu cient, decaying error back ow. We brie y review Hochreiter's 1991 analysis of this problem, then address it by introducing a novel, e 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 cial data involve local, distributed, real-valued, and noisy pattern representations. In comparisons with RTRL, BPTT, Recurrent Cascade-Correlation, Elman nets, and Neural Sequence Chunking, LSTM leads to many more successful runs, and learns much faster. LSTM also solves complex, arti cial long time lag tasks that have never been solved by previous recurrent network algorithms.","URL":"http://www.mitpressjournals.org/doi/10.1162/neco.1997.9.8.1735","DOI":"10.1162/neco.1997.9.8.1735","ISSN":"0899-7667, 1530-888X","language":"en","author":[{"family":"Hochreiter","given":"Sepp"},{"family":"Schmidhuber","given":"Jürgen"}],"issued":{"date-parts":[["1997",11]]},"accessed":{"date-parts":[["2018",6,8]]}}}],"schema":"https://github.com/citation-style-language/schema/raw/master/csl-citation.json"} </w:instrText>
      </w:r>
      <w:r w:rsidR="00251DAB">
        <w:rPr>
          <w:lang w:val="en-GB"/>
        </w:rPr>
        <w:fldChar w:fldCharType="separate"/>
      </w:r>
      <w:r w:rsidR="00251DAB">
        <w:rPr>
          <w:noProof/>
          <w:lang w:val="en-GB"/>
        </w:rPr>
        <w:t>(Hochreiter and Schmidhuber, 1997)</w:t>
      </w:r>
      <w:r w:rsidR="00251DAB">
        <w:rPr>
          <w:lang w:val="en-GB"/>
        </w:rPr>
        <w:fldChar w:fldCharType="end"/>
      </w:r>
      <w:r w:rsidR="008C37D8">
        <w:rPr>
          <w:lang w:val="en-GB"/>
        </w:rPr>
        <w:t xml:space="preserve"> RNN’s are one method of </w:t>
      </w:r>
      <w:r w:rsidR="00AB64E6">
        <w:rPr>
          <w:lang w:val="en-GB"/>
        </w:rPr>
        <w:t>withstanding</w:t>
      </w:r>
      <w:r w:rsidR="008C37D8">
        <w:rPr>
          <w:lang w:val="en-GB"/>
        </w:rPr>
        <w:t xml:space="preserve"> this problem.</w:t>
      </w:r>
      <w:r w:rsidR="00251DAB">
        <w:rPr>
          <w:lang w:val="en-GB"/>
        </w:rPr>
        <w:t xml:space="preserve"> In essence, an LSTM RNN can determine what information to store in long term memory, what information to store in short term memory and what information serves no purpose.</w:t>
      </w:r>
    </w:p>
    <w:p w:rsidR="00805A7A" w:rsidRDefault="00805A7A" w:rsidP="00506680">
      <w:pPr>
        <w:spacing w:line="360" w:lineRule="auto"/>
        <w:jc w:val="both"/>
        <w:rPr>
          <w:lang w:val="en-GB"/>
        </w:rPr>
      </w:pPr>
    </w:p>
    <w:p w:rsidR="00805A7A" w:rsidRDefault="00805A7A" w:rsidP="00805A7A">
      <w:pPr>
        <w:pStyle w:val="Heading3"/>
        <w:numPr>
          <w:ilvl w:val="3"/>
          <w:numId w:val="1"/>
        </w:numPr>
        <w:spacing w:line="360" w:lineRule="auto"/>
        <w:jc w:val="both"/>
        <w:rPr>
          <w:rFonts w:ascii="Times New Roman" w:hAnsi="Times New Roman" w:cs="Times New Roman"/>
        </w:rPr>
      </w:pPr>
      <w:bookmarkStart w:id="11" w:name="_Toc518563182"/>
      <w:r w:rsidRPr="0024167A">
        <w:rPr>
          <w:rFonts w:ascii="Times New Roman" w:hAnsi="Times New Roman" w:cs="Times New Roman"/>
        </w:rPr>
        <w:t>Elman recurrent neural network</w:t>
      </w:r>
      <w:bookmarkEnd w:id="11"/>
    </w:p>
    <w:p w:rsidR="00805A7A" w:rsidRDefault="00805A7A" w:rsidP="00805A7A">
      <w:pPr>
        <w:spacing w:line="360" w:lineRule="auto"/>
        <w:jc w:val="both"/>
      </w:pPr>
      <w:r>
        <w:t xml:space="preserve">Elman RNN’s </w:t>
      </w:r>
      <w:r>
        <w:fldChar w:fldCharType="begin"/>
      </w:r>
      <w:r>
        <w:instrText xml:space="preserve"> ADDIN ZOTERO_ITEM CSL_CITATION {"citationID":"v17IF3cg","properties":{"formattedCitation":"(Elman, 1990)","plainCitation":"(Elman, 1990)","noteIndex":0},"citationItems":[{"id":410,"uris":["http://zotero.org/users/4597499/items/2ZG2N6PG"],"uri":["http://zotero.org/users/4597499/items/2ZG2N6PG"],"itemData":{"id":410,"type":"article-journal","title":"Finding structure in time","container-title":"Cognitive Science","page":"179–211","volume":"14","source":"CiteSeer","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fons suggest a method for representing lexical categories and the type/token distinction.","URL":"http://citeseerx.ist.psu.edu/viewdoc/download?doi=10.1.1.298.8354&amp;rep=rep1&amp;type=pdf","author":[{"family":"Elman","given":"Jeffrey L."}],"issued":{"date-parts":[["1990"]]},"accessed":{"date-parts":[["2018",6,11]]}}}],"schema":"https://github.com/citation-style-language/schema/raw/master/csl-citation.json"} </w:instrText>
      </w:r>
      <w:r>
        <w:fldChar w:fldCharType="separate"/>
      </w:r>
      <w:r>
        <w:rPr>
          <w:noProof/>
        </w:rPr>
        <w:t>(Elman, 1990)</w:t>
      </w:r>
      <w:r>
        <w:fldChar w:fldCharType="end"/>
      </w:r>
      <w:r>
        <w:t xml:space="preserve"> are considered a simple form of RNN that use context units to provide the network with states from the previous time step </w:t>
      </w:r>
      <w:r>
        <w:fldChar w:fldCharType="begin"/>
      </w:r>
      <w:r>
        <w:instrText xml:space="preserve"> ADDIN ZOTERO_ITEM CSL_CITATION {"citationID":"HziIsoiN","properties":{"formattedCitation":"(Jones, 2017)","plainCitation":"(Jones, 2017)","noteIndex":0},"citationItems":[{"id":406,"uris":["http://zotero.org/users/4597499/items/69MFTSMA"],"uri":["http://zotero.org/users/4597499/items/69MFTSMA"],"itemData":{"id":406,"type":"webpage","title":"Recurrent neural networks deep dive","abstract":"Explore the ideas behind recurrent neural networks and learn how to implement one from scratch for series data prediction.","URL":"http://www.ibm.com/developerworks/library/cc-cognitive-recurrent-neural-networks/index.html","language":"en","author":[{"family":"Jones","given":"Tim"}],"issued":{"date-parts":[["2017",8,17]]},"accessed":{"date-parts":[["2018",6,11]]}}}],"schema":"https://github.com/citation-style-language/schema/raw/master/csl-citation.json"} </w:instrText>
      </w:r>
      <w:r>
        <w:fldChar w:fldCharType="separate"/>
      </w:r>
      <w:r>
        <w:rPr>
          <w:noProof/>
        </w:rPr>
        <w:t>(Jones, 2017)</w:t>
      </w:r>
      <w:r>
        <w:fldChar w:fldCharType="end"/>
      </w:r>
      <w:r>
        <w:t>. The outputs from each hidden layer neuron are stored in the context units for the next set of inputs but are also used in the output neurons.</w:t>
      </w:r>
    </w:p>
    <w:p w:rsidR="00805A7A" w:rsidRPr="00AF2CFE" w:rsidRDefault="00805A7A" w:rsidP="00805A7A"/>
    <w:p w:rsidR="00805A7A" w:rsidRDefault="00805A7A" w:rsidP="00805A7A">
      <w:pPr>
        <w:pStyle w:val="Heading3"/>
        <w:numPr>
          <w:ilvl w:val="3"/>
          <w:numId w:val="1"/>
        </w:numPr>
        <w:spacing w:line="360" w:lineRule="auto"/>
        <w:jc w:val="both"/>
        <w:rPr>
          <w:rFonts w:ascii="Times New Roman" w:hAnsi="Times New Roman" w:cs="Times New Roman"/>
        </w:rPr>
      </w:pPr>
      <w:bookmarkStart w:id="12" w:name="_Toc518563183"/>
      <w:r w:rsidRPr="0024167A">
        <w:rPr>
          <w:rFonts w:ascii="Times New Roman" w:hAnsi="Times New Roman" w:cs="Times New Roman"/>
        </w:rPr>
        <w:t>Hopfield Model</w:t>
      </w:r>
      <w:bookmarkEnd w:id="12"/>
    </w:p>
    <w:p w:rsidR="00805A7A" w:rsidRPr="004D16A1" w:rsidRDefault="00805A7A" w:rsidP="00506680">
      <w:pPr>
        <w:spacing w:line="360" w:lineRule="auto"/>
        <w:jc w:val="both"/>
      </w:pPr>
      <w:r>
        <w:t>A Hopfield model</w:t>
      </w:r>
      <w:r w:rsidR="00FD6F22">
        <w:t xml:space="preserve"> </w:t>
      </w:r>
      <w:r w:rsidR="00FD6F22">
        <w:fldChar w:fldCharType="begin"/>
      </w:r>
      <w:r w:rsidR="00FD6F22">
        <w:instrText xml:space="preserve"> ADDIN ZOTERO_ITEM CSL_CITATION {"citationID":"bVHX1aPv","properties":{"formattedCitation":"(Hopfield, 1982)","plainCitation":"(Hopfield, 1982)","noteIndex":0},"citationItems":[{"id":417,"uris":["http://zotero.org/users/4597499/items/IYTJI9TK"],"uri":["http://zotero.org/users/4597499/items/IYTJI9TK"],"itemData":{"id":417,"type":"article-journal","title":"Neural networks and physical systems with emergent collective computational abilities","container-title":"Proceedings of the National Academy of Science USA","volume":"79","abstract":"Computational properties of use to biological organisms\nor to the construction of computers can emerge as collective\nproperties of systems -having a large number of simple\nequivalent components (or neurons). The physical meaning of content-addressable\nmemory is described by an appropriate phase\nspace flow of the state of a system. A model of such a system is\ngiven, based on aspects of neurobiology but readily adapted to integrated\ncircuits. The collective properties of this model produce\na content-addressable memory which correctly yields an entire\nmemory from any subpart of sufficient size. The algorithm for the\ntime evolution of the state of the system is based on asynchronous\nparallel processing. Additional emergent collective properties include\nsome capacity for generalization, familiarity recognition,\ncategorization, error correction, and time sequence retention.\nThe collective properties are only weakly sensitive to details of the\nmodeling or the failure of individual devices.","URL":"http://www.pnas.org/content/pnas/79/8/2554.full.pdf","author":[{"family":"Hopfield","given":"John J."}],"issued":{"date-parts":[["1982",4]]},"accessed":{"date-parts":[["2018",6,11]]}}}],"schema":"https://github.com/citation-style-language/schema/raw/master/csl-citation.json"} </w:instrText>
      </w:r>
      <w:r w:rsidR="00FD6F22">
        <w:fldChar w:fldCharType="separate"/>
      </w:r>
      <w:r w:rsidR="00FD6F22">
        <w:rPr>
          <w:noProof/>
        </w:rPr>
        <w:t>(Hopfield, 1982)</w:t>
      </w:r>
      <w:r w:rsidR="00FD6F22">
        <w:fldChar w:fldCharType="end"/>
      </w:r>
      <w:r>
        <w:t xml:space="preserve"> is another form of recurrent neural network</w:t>
      </w:r>
      <w:r w:rsidR="00FD6F22">
        <w:t>.</w:t>
      </w:r>
      <w:r w:rsidR="007244B4">
        <w:t xml:space="preserve"> </w:t>
      </w:r>
      <w:r w:rsidR="007244B4">
        <w:fldChar w:fldCharType="begin"/>
      </w:r>
      <w:r w:rsidR="007244B4">
        <w:instrText xml:space="preserve"> ADDIN ZOTERO_ITEM CSL_CITATION {"citationID":"6Witmsru","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244B4">
        <w:fldChar w:fldCharType="separate"/>
      </w:r>
      <w:r w:rsidR="007244B4" w:rsidRPr="007244B4">
        <w:rPr>
          <w:lang w:val="en-US"/>
        </w:rPr>
        <w:t>(Géron, 2017)</w:t>
      </w:r>
      <w:r w:rsidR="007244B4">
        <w:fldChar w:fldCharType="end"/>
      </w:r>
      <w:r w:rsidR="007244B4">
        <w:t xml:space="preserve"> refers to Hopfield networks as associative memory networks. The model works by learning patterns in the data and once it is given new input, it matches the new input to the closest </w:t>
      </w:r>
      <w:r w:rsidR="007244B4">
        <w:lastRenderedPageBreak/>
        <w:t>learned pattern.</w:t>
      </w:r>
      <w:r w:rsidR="000E53B4">
        <w:t xml:space="preserve"> The key feature of this architecture is that every neuron is connected to every other neuron in the graph.</w:t>
      </w:r>
    </w:p>
    <w:p w:rsidR="00521741" w:rsidRPr="00521741" w:rsidRDefault="00521741" w:rsidP="00E93B6F">
      <w:pPr>
        <w:spacing w:line="360" w:lineRule="auto"/>
        <w:jc w:val="both"/>
        <w:rPr>
          <w:lang w:val="en-GB"/>
        </w:rPr>
      </w:pPr>
    </w:p>
    <w:p w:rsidR="00731C7F" w:rsidRDefault="00731C7F" w:rsidP="00805A7A">
      <w:pPr>
        <w:pStyle w:val="Heading3"/>
        <w:numPr>
          <w:ilvl w:val="2"/>
          <w:numId w:val="1"/>
        </w:numPr>
        <w:spacing w:line="360" w:lineRule="auto"/>
        <w:jc w:val="both"/>
        <w:rPr>
          <w:rFonts w:ascii="Times New Roman" w:hAnsi="Times New Roman" w:cs="Times New Roman"/>
          <w:lang w:val="en-GB"/>
        </w:rPr>
      </w:pPr>
      <w:bookmarkStart w:id="13" w:name="_Toc518563184"/>
      <w:r w:rsidRPr="0024167A">
        <w:rPr>
          <w:rFonts w:ascii="Times New Roman" w:hAnsi="Times New Roman" w:cs="Times New Roman"/>
          <w:lang w:val="en-GB"/>
        </w:rPr>
        <w:t>Radial Based Function Network</w:t>
      </w:r>
      <w:bookmarkEnd w:id="13"/>
    </w:p>
    <w:p w:rsidR="00AD1C08" w:rsidRDefault="006B0230" w:rsidP="00C42B89">
      <w:pPr>
        <w:spacing w:line="360" w:lineRule="auto"/>
        <w:jc w:val="both"/>
        <w:rPr>
          <w:lang w:val="en-GB"/>
        </w:rPr>
      </w:pPr>
      <w:r>
        <w:rPr>
          <w:lang w:val="en-GB"/>
        </w:rPr>
        <w:t>Radial based function networks</w:t>
      </w:r>
      <w:r w:rsidR="002865BB">
        <w:rPr>
          <w:lang w:val="en-GB"/>
        </w:rPr>
        <w:t xml:space="preserve"> (RBFN)</w:t>
      </w:r>
      <w:r w:rsidR="00B173FF">
        <w:rPr>
          <w:lang w:val="en-GB"/>
        </w:rPr>
        <w:t xml:space="preserve"> </w:t>
      </w:r>
      <w:r w:rsidR="00B173FF">
        <w:rPr>
          <w:lang w:val="en-GB"/>
        </w:rPr>
        <w:fldChar w:fldCharType="begin"/>
      </w:r>
      <w:r w:rsidR="00B173FF">
        <w:rPr>
          <w:lang w:val="en-GB"/>
        </w:rPr>
        <w:instrText xml:space="preserve"> ADDIN ZOTERO_ITEM CSL_CITATION {"citationID":"56uEKAlI","properties":{"formattedCitation":"(Broomhead and Lowe, 1988)","plainCitation":"(Broomhead and Lowe, 1988)","noteIndex":0},"citationItems":[{"id":400,"uris":["http://zotero.org/users/4597499/items/VB3CC5P7"],"uri":["http://zotero.org/users/4597499/items/VB3CC5P7"],"itemData":{"id":400,"type":"article-journal","title":"Multivariable Functional Interpolation and Adaptive Networks","page":"35","source":"Zotero","URL":"https://web.archive.org/web/20140714173428/https://www.complex-systems.com/pdf/02-3-5.pdf","language":"en","author":[{"family":"Broomhead","given":"D S"},{"family":"Lowe","given":"David"}],"issued":{"date-parts":[["1988"]]},"accessed":{"date-parts":[["2018",6,11]]}}}],"schema":"https://github.com/citation-style-language/schema/raw/master/csl-citation.json"} </w:instrText>
      </w:r>
      <w:r w:rsidR="00B173FF">
        <w:rPr>
          <w:lang w:val="en-GB"/>
        </w:rPr>
        <w:fldChar w:fldCharType="separate"/>
      </w:r>
      <w:r w:rsidR="00B173FF">
        <w:rPr>
          <w:noProof/>
          <w:lang w:val="en-GB"/>
        </w:rPr>
        <w:t>(Broomhead and Lowe, 1988)</w:t>
      </w:r>
      <w:r w:rsidR="00B173FF">
        <w:rPr>
          <w:lang w:val="en-GB"/>
        </w:rPr>
        <w:fldChar w:fldCharType="end"/>
      </w:r>
      <w:r>
        <w:rPr>
          <w:lang w:val="en-GB"/>
        </w:rPr>
        <w:t xml:space="preserve"> are a form of neural network with three layers; input layer, hidden layer and output layer.</w:t>
      </w:r>
      <w:r w:rsidR="002865BB">
        <w:rPr>
          <w:lang w:val="en-GB"/>
        </w:rPr>
        <w:t xml:space="preserve"> RBFN’s are generally used to model </w:t>
      </w:r>
      <w:r w:rsidR="0047707B">
        <w:rPr>
          <w:lang w:val="en-GB"/>
        </w:rPr>
        <w:t>non-linear</w:t>
      </w:r>
      <w:r w:rsidR="002865BB">
        <w:rPr>
          <w:lang w:val="en-GB"/>
        </w:rPr>
        <w:t xml:space="preserve"> problems.</w:t>
      </w:r>
      <w:r w:rsidR="0047707B">
        <w:rPr>
          <w:lang w:val="en-GB"/>
        </w:rPr>
        <w:t xml:space="preserve"> RBFN is very similar to other distance-based models such as KNN where it attempts classify observations based on their similarity to other observations in the dataset</w:t>
      </w:r>
      <w:r w:rsidR="009638ED">
        <w:rPr>
          <w:lang w:val="en-GB"/>
        </w:rPr>
        <w:t xml:space="preserve"> </w:t>
      </w:r>
      <w:r w:rsidR="009638ED">
        <w:rPr>
          <w:lang w:val="en-GB"/>
        </w:rPr>
        <w:fldChar w:fldCharType="begin"/>
      </w:r>
      <w:r w:rsidR="009638ED">
        <w:rPr>
          <w:lang w:val="en-GB"/>
        </w:rPr>
        <w:instrText xml:space="preserve"> ADDIN ZOTERO_ITEM CSL_CITATION {"citationID":"Nc6xpzk2","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9638ED">
        <w:rPr>
          <w:lang w:val="en-GB"/>
        </w:rPr>
        <w:fldChar w:fldCharType="separate"/>
      </w:r>
      <w:r w:rsidR="009638ED">
        <w:rPr>
          <w:noProof/>
          <w:lang w:val="en-GB"/>
        </w:rPr>
        <w:t>(McCormick, 2013)</w:t>
      </w:r>
      <w:r w:rsidR="009638ED">
        <w:rPr>
          <w:lang w:val="en-GB"/>
        </w:rPr>
        <w:fldChar w:fldCharType="end"/>
      </w:r>
      <w:r w:rsidR="009638ED">
        <w:rPr>
          <w:lang w:val="en-GB"/>
        </w:rPr>
        <w:t>.</w:t>
      </w:r>
      <w:r w:rsidR="00E42513">
        <w:rPr>
          <w:lang w:val="en-GB"/>
        </w:rPr>
        <w:t xml:space="preserve"> Each neuron in the hidden layer keeps a single observation that it uses for comparison between incoming observations. Generally, the gaussian radial basis function (RBF) is used as the activation function in the hidden layer. This function provides an output between 0 and 1 </w:t>
      </w:r>
      <w:r w:rsidR="00E42513">
        <w:rPr>
          <w:lang w:val="en-GB"/>
        </w:rPr>
        <w:fldChar w:fldCharType="begin"/>
      </w:r>
      <w:r w:rsidR="00E42513">
        <w:rPr>
          <w:lang w:val="en-GB"/>
        </w:rPr>
        <w:instrText xml:space="preserve"> ADDIN ZOTERO_ITEM CSL_CITATION {"citationID":"YsNK8iD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42513">
        <w:rPr>
          <w:lang w:val="en-GB"/>
        </w:rPr>
        <w:fldChar w:fldCharType="separate"/>
      </w:r>
      <w:r w:rsidR="00E42513" w:rsidRPr="00E42513">
        <w:rPr>
          <w:lang w:val="en-US"/>
        </w:rPr>
        <w:t>(Géron, 2017)</w:t>
      </w:r>
      <w:r w:rsidR="00E42513">
        <w:rPr>
          <w:lang w:val="en-GB"/>
        </w:rPr>
        <w:fldChar w:fldCharType="end"/>
      </w:r>
      <w:r w:rsidR="00E42513">
        <w:rPr>
          <w:lang w:val="en-GB"/>
        </w:rPr>
        <w:t xml:space="preserve"> which can be used as a probability of class membership.</w:t>
      </w:r>
      <w:r w:rsidR="00AD1C08">
        <w:rPr>
          <w:lang w:val="en-GB"/>
        </w:rPr>
        <w:t xml:space="preserve"> </w:t>
      </w:r>
      <w:r w:rsidR="00AD1C08">
        <w:rPr>
          <w:lang w:val="en-GB"/>
        </w:rPr>
        <w:fldChar w:fldCharType="begin"/>
      </w:r>
      <w:r w:rsidR="00AF2CFE">
        <w:rPr>
          <w:lang w:val="en-GB"/>
        </w:rPr>
        <w:instrText xml:space="preserve"> ADDIN ZOTERO_ITEM CSL_CITATION {"citationID":"rpLyRmnh","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AD1C08">
        <w:rPr>
          <w:lang w:val="en-GB"/>
        </w:rPr>
        <w:fldChar w:fldCharType="separate"/>
      </w:r>
      <w:r w:rsidR="00AD1C08">
        <w:rPr>
          <w:noProof/>
          <w:lang w:val="en-GB"/>
        </w:rPr>
        <w:t>(McCormick, 2013)</w:t>
      </w:r>
      <w:r w:rsidR="00AD1C08">
        <w:rPr>
          <w:lang w:val="en-GB"/>
        </w:rPr>
        <w:fldChar w:fldCharType="end"/>
      </w:r>
      <w:r w:rsidR="00AD1C08">
        <w:rPr>
          <w:lang w:val="en-GB"/>
        </w:rPr>
        <w:t xml:space="preserve"> states that the stored observation is treated as the center which all distances are measured from.</w:t>
      </w:r>
    </w:p>
    <w:p w:rsidR="006B0230" w:rsidRPr="006B0230" w:rsidRDefault="006B0230" w:rsidP="006B0230">
      <w:pPr>
        <w:rPr>
          <w:lang w:val="en-GB"/>
        </w:rPr>
      </w:pPr>
    </w:p>
    <w:p w:rsidR="00731C7F" w:rsidRDefault="00731C7F" w:rsidP="00805A7A">
      <w:pPr>
        <w:pStyle w:val="Heading3"/>
        <w:numPr>
          <w:ilvl w:val="2"/>
          <w:numId w:val="1"/>
        </w:numPr>
        <w:spacing w:line="360" w:lineRule="auto"/>
        <w:jc w:val="both"/>
        <w:rPr>
          <w:rFonts w:ascii="Times New Roman" w:hAnsi="Times New Roman" w:cs="Times New Roman"/>
        </w:rPr>
      </w:pPr>
      <w:bookmarkStart w:id="14" w:name="_Toc518563185"/>
      <w:r w:rsidRPr="0024167A">
        <w:rPr>
          <w:rFonts w:ascii="Times New Roman" w:hAnsi="Times New Roman" w:cs="Times New Roman"/>
        </w:rPr>
        <w:t>Support Vector Machines</w:t>
      </w:r>
      <w:bookmarkEnd w:id="14"/>
    </w:p>
    <w:p w:rsidR="009E7AC6" w:rsidRDefault="00E1432A" w:rsidP="009E7AC6">
      <w:pPr>
        <w:spacing w:line="360" w:lineRule="auto"/>
        <w:jc w:val="both"/>
      </w:pPr>
      <w:r>
        <w:t xml:space="preserve">Support Vector Machines (SVM) </w:t>
      </w:r>
      <w:r w:rsidR="00A36A17">
        <w:fldChar w:fldCharType="begin"/>
      </w:r>
      <w:r w:rsidR="00A36A17">
        <w:instrText xml:space="preserve"> ADDIN ZOTERO_ITEM CSL_CITATION {"citationID":"5WzeVSYt","properties":{"formattedCitation":"(Cortes and Vapnik, 1995)","plainCitation":"(Cortes and Vapnik, 1995)","noteIndex":0},"citationItems":[{"id":419,"uris":["http://zotero.org/users/4597499/items/4562F97C"],"uri":["http://zotero.org/users/4597499/items/4562F97C"],"itemData":{"id":419,"type":"article-journal","title":"Support-vector networks","container-title":"Machine Learning","page":"273-297","volume":"20","issue":"3","source":"Crossref","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URL":"http://link.springer.com/10.1007/BF00994018","DOI":"10.1007/BF00994018","ISSN":"0885-6125, 1573-0565","language":"en","author":[{"family":"Cortes","given":"Corinna"},{"family":"Vapnik","given":"Vladimir"}],"issued":{"date-parts":[["1995",9]]},"accessed":{"date-parts":[["2018",6,11]]}}}],"schema":"https://github.com/citation-style-language/schema/raw/master/csl-citation.json"} </w:instrText>
      </w:r>
      <w:r w:rsidR="00A36A17">
        <w:fldChar w:fldCharType="separate"/>
      </w:r>
      <w:r w:rsidR="00A36A17">
        <w:rPr>
          <w:noProof/>
        </w:rPr>
        <w:t>(Cortes and Vapnik, 1995)</w:t>
      </w:r>
      <w:r w:rsidR="00A36A17">
        <w:fldChar w:fldCharType="end"/>
      </w:r>
      <w:r w:rsidR="00A36A17">
        <w:t xml:space="preserve"> </w:t>
      </w:r>
      <w:r>
        <w:t>can be used for both classification</w:t>
      </w:r>
      <w:r w:rsidR="00ED7922">
        <w:t xml:space="preserve"> (SVC)</w:t>
      </w:r>
      <w:r>
        <w:t xml:space="preserve"> and regression </w:t>
      </w:r>
      <w:r w:rsidR="00ED7922">
        <w:t xml:space="preserve">(SVR) </w:t>
      </w:r>
      <w:r>
        <w:t>tasks.</w:t>
      </w:r>
      <w:r w:rsidR="00922A6B">
        <w:t xml:space="preserve"> </w:t>
      </w:r>
      <w:r w:rsidR="00D3620F">
        <w:t xml:space="preserve">SVM’s work by finding the support vectors (observations) that are closest to </w:t>
      </w:r>
      <w:r w:rsidR="00360104">
        <w:t xml:space="preserve">a </w:t>
      </w:r>
      <w:r w:rsidR="00D3620F">
        <w:t xml:space="preserve"> decision boundary</w:t>
      </w:r>
      <w:r w:rsidR="00360104">
        <w:t xml:space="preserve"> that separates the observations </w:t>
      </w:r>
      <w:r w:rsidR="002F0618">
        <w:t xml:space="preserve">appropriately </w:t>
      </w:r>
      <w:r w:rsidR="002F0618">
        <w:fldChar w:fldCharType="begin"/>
      </w:r>
      <w:r w:rsidR="002F0618">
        <w:instrText xml:space="preserve"> ADDIN ZOTERO_ITEM CSL_CITATION {"citationID":"bMm1rrYg","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2F0618">
        <w:fldChar w:fldCharType="separate"/>
      </w:r>
      <w:r w:rsidR="002F0618" w:rsidRPr="002F0618">
        <w:rPr>
          <w:lang w:val="en-US"/>
        </w:rPr>
        <w:t>(Géron, 2017)</w:t>
      </w:r>
      <w:r w:rsidR="002F0618">
        <w:fldChar w:fldCharType="end"/>
      </w:r>
      <w:r w:rsidR="00D3620F">
        <w:t>.</w:t>
      </w:r>
      <w:r w:rsidR="006F5956">
        <w:t xml:space="preserve"> Aurélion </w:t>
      </w:r>
      <w:r w:rsidR="006F5956" w:rsidRPr="002F0618">
        <w:rPr>
          <w:lang w:val="en-US"/>
        </w:rPr>
        <w:t>Géron</w:t>
      </w:r>
      <w:r w:rsidR="006F5956">
        <w:rPr>
          <w:lang w:val="en-US"/>
        </w:rPr>
        <w:t xml:space="preserve"> provides an interesting analogy where he compares</w:t>
      </w:r>
      <w:r w:rsidR="009471AB">
        <w:rPr>
          <w:lang w:val="en-US"/>
        </w:rPr>
        <w:t xml:space="preserve"> </w:t>
      </w:r>
      <w:r w:rsidR="006F5956">
        <w:rPr>
          <w:lang w:val="en-US"/>
        </w:rPr>
        <w:t xml:space="preserve">SVM for classification to a street where </w:t>
      </w:r>
      <w:r w:rsidR="009471AB">
        <w:rPr>
          <w:lang w:val="en-US"/>
        </w:rPr>
        <w:t>the central</w:t>
      </w:r>
      <w:r w:rsidR="006F5956">
        <w:rPr>
          <w:lang w:val="en-US"/>
        </w:rPr>
        <w:t xml:space="preserve"> road markings represent the decision function and the markings on </w:t>
      </w:r>
      <w:r w:rsidR="009471AB">
        <w:rPr>
          <w:lang w:val="en-US"/>
        </w:rPr>
        <w:t>each</w:t>
      </w:r>
      <w:r w:rsidR="006F5956">
        <w:rPr>
          <w:lang w:val="en-US"/>
        </w:rPr>
        <w:t xml:space="preserve"> side of the road mark the distance the support vector</w:t>
      </w:r>
      <w:r w:rsidR="009471AB">
        <w:rPr>
          <w:lang w:val="en-US"/>
        </w:rPr>
        <w:t xml:space="preserve"> (point that’s closest to the decision function)</w:t>
      </w:r>
      <w:r w:rsidR="006F5956">
        <w:rPr>
          <w:lang w:val="en-US"/>
        </w:rPr>
        <w:t xml:space="preserve"> is from the decision function.</w:t>
      </w:r>
    </w:p>
    <w:p w:rsidR="009E7AC6" w:rsidRPr="009E7AC6" w:rsidRDefault="009E7AC6" w:rsidP="009E7AC6"/>
    <w:p w:rsidR="00731C7F" w:rsidRDefault="00731C7F" w:rsidP="00805A7A">
      <w:pPr>
        <w:pStyle w:val="Heading3"/>
        <w:numPr>
          <w:ilvl w:val="2"/>
          <w:numId w:val="1"/>
        </w:numPr>
        <w:spacing w:line="360" w:lineRule="auto"/>
        <w:jc w:val="both"/>
        <w:rPr>
          <w:rFonts w:ascii="Times New Roman" w:hAnsi="Times New Roman" w:cs="Times New Roman"/>
        </w:rPr>
      </w:pPr>
      <w:bookmarkStart w:id="15" w:name="_Toc518563186"/>
      <w:r w:rsidRPr="0024167A">
        <w:rPr>
          <w:rFonts w:ascii="Times New Roman" w:hAnsi="Times New Roman" w:cs="Times New Roman"/>
        </w:rPr>
        <w:t>Principal Component Analysis</w:t>
      </w:r>
      <w:bookmarkEnd w:id="15"/>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w:t>
      </w:r>
      <w:r w:rsidR="001C56BF">
        <w:t>he previous principal component</w:t>
      </w:r>
      <w:r w:rsidR="00D40F60">
        <w:t>.</w:t>
      </w:r>
    </w:p>
    <w:p w:rsidR="00B7749C" w:rsidRDefault="00B7749C" w:rsidP="00381E52">
      <w:pPr>
        <w:spacing w:line="360" w:lineRule="auto"/>
        <w:jc w:val="both"/>
      </w:pPr>
    </w:p>
    <w:p w:rsidR="00B7749C" w:rsidRDefault="00B7749C" w:rsidP="00381E52">
      <w:pPr>
        <w:spacing w:line="360" w:lineRule="auto"/>
        <w:jc w:val="both"/>
      </w:pPr>
      <w:r>
        <w:lastRenderedPageBreak/>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805A7A">
      <w:pPr>
        <w:pStyle w:val="Heading2"/>
        <w:numPr>
          <w:ilvl w:val="1"/>
          <w:numId w:val="1"/>
        </w:numPr>
        <w:spacing w:line="360" w:lineRule="auto"/>
        <w:jc w:val="both"/>
        <w:rPr>
          <w:rFonts w:ascii="Times New Roman" w:hAnsi="Times New Roman" w:cs="Times New Roman"/>
          <w:sz w:val="28"/>
          <w:szCs w:val="28"/>
        </w:rPr>
      </w:pPr>
      <w:bookmarkStart w:id="16" w:name="_Toc518563187"/>
      <w:r w:rsidRPr="00557E82">
        <w:rPr>
          <w:rFonts w:ascii="Times New Roman" w:hAnsi="Times New Roman" w:cs="Times New Roman"/>
          <w:sz w:val="28"/>
          <w:szCs w:val="28"/>
        </w:rPr>
        <w:t>Existing Data Mining Studies</w:t>
      </w:r>
      <w:bookmarkEnd w:id="16"/>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r w:rsidR="00955C9E">
        <w:t xml:space="preserve"> For example, the authors system </w:t>
      </w:r>
      <w:r w:rsidR="002658CB">
        <w:t>could</w:t>
      </w:r>
      <w:r w:rsidR="00955C9E">
        <w:t xml:space="preserve"> determine that rainfall will occur if the temperature is 10 degrees Celsius and the wind speed is 30 km/h.</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w:t>
      </w:r>
      <w:r w:rsidR="007D4025">
        <w:t xml:space="preserve">DBSCAN and </w:t>
      </w:r>
      <w:r w:rsidR="009E4C71">
        <w:t>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xml:space="preserve">. Following this they implement a time lagged feed forward neural network and recurrent neural network to </w:t>
      </w:r>
      <w:r w:rsidR="00F32ACE">
        <w:lastRenderedPageBreak/>
        <w:t>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w:t>
      </w:r>
      <w:r w:rsidR="004A00F7">
        <w:t xml:space="preserve">cenario, the data consisted of </w:t>
      </w:r>
      <w:r w:rsidR="00870B1E">
        <w:t>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940C2">
        <w:t xml:space="preserve">data for use in their </w:t>
      </w:r>
      <w:r w:rsidR="00D53AFC">
        <w:t xml:space="preserve">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w:t>
      </w:r>
      <w:r w:rsidR="009D06DA">
        <w:t xml:space="preserve"> weather</w:t>
      </w:r>
      <w:r w:rsidR="00F66B9D">
        <w:t xml:space="preserve">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the authors create three new variables in the dataset that represent the previous three days 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lastRenderedPageBreak/>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w:t>
      </w:r>
      <w:r w:rsidR="005422EF">
        <w:t>ANN</w:t>
      </w:r>
      <w:r w:rsidR="009B1EBF">
        <w:t xml:space="preserve">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The authors ensemble consists of a multi-layered perceptron (MLP), Elman recurrent neural network (ERNN), radial basis function network (RBFN) and Hopfield Model (HFM).</w:t>
      </w:r>
      <w:r w:rsidR="00FC2859">
        <w:t xml:space="preserve"> The authors train </w:t>
      </w:r>
      <w:r w:rsidR="00FC2859">
        <w:lastRenderedPageBreak/>
        <w:t>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w:t>
      </w:r>
      <w:r w:rsidR="0038263D">
        <w:t>an SVM</w:t>
      </w:r>
      <w:r>
        <w:t xml:space="preserve"> to predict maximum atmospheric temperature 24 hours ahead.</w:t>
      </w:r>
      <w:r w:rsidR="001E4D13">
        <w:t xml:space="preserve"> The author</w:t>
      </w:r>
      <w:r w:rsidR="008E296C">
        <w:t>s compare the results of an SVM</w:t>
      </w:r>
      <w:r w:rsidR="001E4D13">
        <w:t xml:space="preserve">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t>
      </w:r>
      <w:r w:rsidR="00B5776F">
        <w:t xml:space="preserve">which is similar to an RBFN, </w:t>
      </w:r>
      <w:r w:rsidR="005764AD">
        <w:t>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w:t>
      </w:r>
      <w:r w:rsidR="00A05B97">
        <w:lastRenderedPageBreak/>
        <w:t xml:space="preserve">determine the </w:t>
      </w:r>
      <w:r w:rsidR="001A4C6B">
        <w:t>weather. The system is tested 33</w:t>
      </w:r>
      <w:r w:rsidR="00A05B97">
        <w:t xml:space="preserve"> times in comparison to weather recordings from external sources. On all occasions the system is</w:t>
      </w:r>
      <w:r w:rsidR="001A4C6B">
        <w:t xml:space="preserve"> </w:t>
      </w:r>
      <w:r w:rsidR="00661D9D">
        <w:t>reported</w:t>
      </w:r>
      <w:r w:rsidR="001A4C6B">
        <w:t xml:space="preserve">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BC0E18">
        <w:t xml:space="preserve"> SVM to a Long Short-</w:t>
      </w:r>
      <w:r w:rsidR="004C7E02">
        <w:t xml:space="preserve">Term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w:t>
      </w:r>
      <w:r w:rsidR="00BC0E18">
        <w:t>,</w:t>
      </w:r>
      <w:r w:rsidR="00147770">
        <w:t xml:space="preserv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t>
      </w:r>
      <w:r w:rsidR="00310FC1">
        <w:lastRenderedPageBreak/>
        <w:t xml:space="preserve">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had accuracies ranging from 90.10% to 99.60%. In 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A70EB8" w:rsidRPr="008C4640" w:rsidRDefault="00A70EB8" w:rsidP="00737639">
      <w:pPr>
        <w:spacing w:line="360" w:lineRule="auto"/>
        <w:jc w:val="both"/>
      </w:pPr>
    </w:p>
    <w:p w:rsidR="00F84853" w:rsidRPr="00F84853" w:rsidRDefault="00F84853" w:rsidP="00F84853">
      <w:pPr>
        <w:pStyle w:val="Heading2"/>
        <w:numPr>
          <w:ilvl w:val="1"/>
          <w:numId w:val="1"/>
        </w:numPr>
        <w:spacing w:line="360" w:lineRule="auto"/>
        <w:jc w:val="both"/>
        <w:rPr>
          <w:rFonts w:ascii="Times New Roman" w:hAnsi="Times New Roman" w:cs="Times New Roman"/>
          <w:sz w:val="28"/>
          <w:szCs w:val="28"/>
        </w:rPr>
      </w:pPr>
      <w:bookmarkStart w:id="17" w:name="_Toc518563188"/>
      <w:r w:rsidRPr="00F84853">
        <w:rPr>
          <w:rFonts w:ascii="Times New Roman" w:hAnsi="Times New Roman" w:cs="Times New Roman"/>
          <w:sz w:val="28"/>
          <w:szCs w:val="28"/>
        </w:rPr>
        <w:t>Current Numerical Weather Prediction Systems</w:t>
      </w:r>
      <w:bookmarkEnd w:id="17"/>
    </w:p>
    <w:p w:rsidR="00F043E9" w:rsidRDefault="00CF6076" w:rsidP="0077029E">
      <w:pPr>
        <w:spacing w:line="360" w:lineRule="auto"/>
        <w:jc w:val="both"/>
        <w:rPr>
          <w:lang w:val="en-GB"/>
        </w:rPr>
      </w:pPr>
      <w:r>
        <w:rPr>
          <w:lang w:val="en-GB"/>
        </w:rPr>
        <w:t>As one could imagine</w:t>
      </w:r>
      <w:r w:rsidR="0066273C">
        <w:rPr>
          <w:lang w:val="en-GB"/>
        </w:rPr>
        <w:t>,</w:t>
      </w:r>
      <w:r>
        <w:rPr>
          <w:lang w:val="en-GB"/>
        </w:rPr>
        <w:t xml:space="preserv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xml:space="preserve">. The system implemented by Richardson was fundamentally based on using past data, although a very small amount, to predict the air pressure in the next six hours. The fact that even the earliest attempts at NWP used past data to perform predictions highlights the </w:t>
      </w:r>
      <w:r w:rsidR="00AB528F">
        <w:rPr>
          <w:lang w:val="en-GB"/>
        </w:rPr>
        <w:t>possibility of</w:t>
      </w:r>
      <w:r w:rsidR="0085289A">
        <w:rPr>
          <w:lang w:val="en-GB"/>
        </w:rPr>
        <w:t xml:space="preserve"> incorporating data analysis techniques, both descriptive and predictive, into modern NWP systems.</w:t>
      </w:r>
      <w:r w:rsidR="00485EB3">
        <w:rPr>
          <w:lang w:val="en-GB"/>
        </w:rPr>
        <w:t xml:space="preserve"> The calculations required to make a prediction took six weeks</w:t>
      </w:r>
      <w:r w:rsidR="00C4197E">
        <w:rPr>
          <w:lang w:val="en-GB"/>
        </w:rPr>
        <w:t>,</w:t>
      </w:r>
      <w:r w:rsidR="00485EB3">
        <w:rPr>
          <w:lang w:val="en-GB"/>
        </w:rPr>
        <w:t xml:space="preserve">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w:t>
      </w:r>
      <w:r w:rsidR="00DF5403">
        <w:rPr>
          <w:lang w:val="en-GB"/>
        </w:rPr>
        <w:lastRenderedPageBreak/>
        <w:t>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w:t>
      </w:r>
      <w:r w:rsidR="00F47591">
        <w:rPr>
          <w:lang w:val="en-GB"/>
        </w:rPr>
        <w:t>influence</w:t>
      </w:r>
      <w:r w:rsidR="00094CDE">
        <w:rPr>
          <w:lang w:val="en-GB"/>
        </w:rPr>
        <w:t xml:space="preserve"> of technological advances on NWP systems is further highlighted when the author states</w:t>
      </w:r>
      <w:r w:rsidR="00F91902">
        <w:rPr>
          <w:lang w:val="en-GB"/>
        </w:rPr>
        <w:t xml:space="preserve"> that improvements in NWP </w:t>
      </w:r>
      <w:r w:rsidR="00094CDE">
        <w:rPr>
          <w:lang w:val="en-GB"/>
        </w:rPr>
        <w:t>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Fortunately</w:t>
      </w:r>
      <w:r w:rsidR="00723FAA">
        <w:rPr>
          <w:lang w:val="en-GB"/>
        </w:rPr>
        <w:t>,</w:t>
      </w:r>
      <w:r>
        <w:rPr>
          <w:lang w:val="en-GB"/>
        </w:rPr>
        <w:t xml:space="preserve">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9E5E99">
        <w:rPr>
          <w:lang w:val="en-GB"/>
        </w:rPr>
        <w:t xml:space="preserve"> Data </w:t>
      </w:r>
      <w:r w:rsidR="009E5E99">
        <w:rPr>
          <w:lang w:val="en-GB"/>
        </w:rPr>
        <w:lastRenderedPageBreak/>
        <w:t>assimilation is used to determine the initial state of the atmosphere.</w:t>
      </w:r>
      <w:r w:rsidR="001E0FF9">
        <w:rPr>
          <w:lang w:val="en-GB"/>
        </w:rPr>
        <w:t xml:space="preserve"> Numerous 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w:t>
      </w:r>
      <w:r w:rsidR="00A0769C">
        <w:rPr>
          <w:lang w:val="en-GB"/>
        </w:rPr>
        <w:t>analysis</w:t>
      </w:r>
      <w:r w:rsidR="0064158C">
        <w:rPr>
          <w:lang w:val="en-GB"/>
        </w:rPr>
        <w:t xml:space="preserv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under some performance metric</w:t>
      </w:r>
      <w:r w:rsidR="009E5E99">
        <w:rPr>
          <w:lang w:val="en-GB"/>
        </w:rPr>
        <w:t>,</w:t>
      </w:r>
      <w:r w:rsidR="00880D7D">
        <w:rPr>
          <w:lang w:val="en-GB"/>
        </w:rPr>
        <w:t xml:space="preserve">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low</w:t>
      </w:r>
      <w:r w:rsidR="004D0B22">
        <w:rPr>
          <w:lang w:val="en-GB"/>
        </w:rPr>
        <w:t xml:space="preserve"> resolution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F84853">
      <w:pPr>
        <w:pStyle w:val="Heading3"/>
        <w:numPr>
          <w:ilvl w:val="2"/>
          <w:numId w:val="1"/>
        </w:numPr>
        <w:rPr>
          <w:rFonts w:ascii="Times New Roman" w:hAnsi="Times New Roman" w:cs="Times New Roman"/>
          <w:sz w:val="28"/>
          <w:szCs w:val="28"/>
        </w:rPr>
      </w:pPr>
      <w:bookmarkStart w:id="18" w:name="_Toc518563189"/>
      <w:r w:rsidRPr="0002011C">
        <w:rPr>
          <w:rFonts w:ascii="Times New Roman" w:hAnsi="Times New Roman" w:cs="Times New Roman"/>
          <w:sz w:val="28"/>
          <w:szCs w:val="28"/>
        </w:rPr>
        <w:t>Numerical Weather Prediction Computing Power</w:t>
      </w:r>
      <w:bookmarkEnd w:id="18"/>
    </w:p>
    <w:p w:rsidR="00F84853" w:rsidRPr="00F84853" w:rsidRDefault="00F84853" w:rsidP="00F84853"/>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w:t>
      </w:r>
      <w:r w:rsidR="00476F4F">
        <w:rPr>
          <w:lang w:val="en-GB"/>
        </w:rPr>
        <w:lastRenderedPageBreak/>
        <w:t>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E7D9C" w:rsidRDefault="004E7D9C">
      <w:r>
        <w:br w:type="page"/>
      </w:r>
    </w:p>
    <w:p w:rsidR="00E95201" w:rsidRDefault="00E95201" w:rsidP="00E95201">
      <w:pPr>
        <w:pStyle w:val="Heading1"/>
        <w:numPr>
          <w:ilvl w:val="0"/>
          <w:numId w:val="1"/>
        </w:numPr>
        <w:spacing w:line="360" w:lineRule="auto"/>
        <w:jc w:val="both"/>
        <w:rPr>
          <w:rFonts w:ascii="Times New Roman" w:hAnsi="Times New Roman" w:cs="Times New Roman"/>
          <w:sz w:val="28"/>
          <w:szCs w:val="28"/>
        </w:rPr>
      </w:pPr>
      <w:bookmarkStart w:id="19" w:name="_Toc518563190"/>
      <w:r w:rsidRPr="00E95201">
        <w:rPr>
          <w:rFonts w:ascii="Times New Roman" w:hAnsi="Times New Roman" w:cs="Times New Roman"/>
          <w:sz w:val="28"/>
          <w:szCs w:val="28"/>
        </w:rPr>
        <w:lastRenderedPageBreak/>
        <w:t>Methodology</w:t>
      </w:r>
      <w:bookmarkEnd w:id="19"/>
    </w:p>
    <w:p w:rsidR="00856058" w:rsidRDefault="00856058" w:rsidP="00856058">
      <w:pPr>
        <w:spacing w:line="360" w:lineRule="auto"/>
        <w:jc w:val="both"/>
        <w:rPr>
          <w:lang w:val="en-GB"/>
        </w:rPr>
      </w:pPr>
      <w:r>
        <w:rPr>
          <w:lang w:val="en-GB"/>
        </w:rPr>
        <w:t xml:space="preserve">The purpose of this section of the document is to outline the </w:t>
      </w:r>
      <w:r w:rsidR="00CB4BC3">
        <w:rPr>
          <w:lang w:val="en-GB"/>
        </w:rPr>
        <w:t xml:space="preserve">technologies and </w:t>
      </w:r>
      <w:r>
        <w:rPr>
          <w:lang w:val="en-GB"/>
        </w:rPr>
        <w:t>techniques that will be applied to the data in an attempt to generate weather predictions as outlined below</w:t>
      </w:r>
      <w:r w:rsidR="008E0096">
        <w:rPr>
          <w:lang w:val="en-GB"/>
        </w:rPr>
        <w:t xml:space="preserve"> in </w:t>
      </w:r>
      <w:hyperlink w:anchor="Cluster Analysis" w:history="1">
        <w:r w:rsidR="008E0096" w:rsidRPr="00D800DF">
          <w:rPr>
            <w:rStyle w:val="Hyperlink"/>
            <w:lang w:val="en-GB"/>
          </w:rPr>
          <w:t>section 3.2</w:t>
        </w:r>
      </w:hyperlink>
      <w:r w:rsidR="008E0096">
        <w:rPr>
          <w:lang w:val="en-GB"/>
        </w:rPr>
        <w:t xml:space="preserve"> onwards</w:t>
      </w:r>
      <w:r>
        <w:rPr>
          <w:lang w:val="en-GB"/>
        </w:rPr>
        <w:t>.</w:t>
      </w:r>
    </w:p>
    <w:p w:rsidR="00EC4284" w:rsidRDefault="00EC4284" w:rsidP="00856058">
      <w:pPr>
        <w:spacing w:line="360" w:lineRule="auto"/>
        <w:jc w:val="both"/>
        <w:rPr>
          <w:lang w:val="en-GB"/>
        </w:rPr>
      </w:pPr>
    </w:p>
    <w:p w:rsidR="00856058" w:rsidRDefault="00856058" w:rsidP="00E65302">
      <w:pPr>
        <w:pStyle w:val="Heading2"/>
        <w:numPr>
          <w:ilvl w:val="1"/>
          <w:numId w:val="1"/>
        </w:numPr>
        <w:spacing w:line="360" w:lineRule="auto"/>
        <w:jc w:val="both"/>
        <w:rPr>
          <w:rFonts w:ascii="Times New Roman" w:hAnsi="Times New Roman" w:cs="Times New Roman"/>
          <w:sz w:val="28"/>
          <w:szCs w:val="28"/>
        </w:rPr>
      </w:pPr>
      <w:bookmarkStart w:id="20" w:name="_Toc518563191"/>
      <w:r w:rsidRPr="00856058">
        <w:rPr>
          <w:rFonts w:ascii="Times New Roman" w:hAnsi="Times New Roman" w:cs="Times New Roman"/>
          <w:sz w:val="28"/>
          <w:szCs w:val="28"/>
        </w:rPr>
        <w:t xml:space="preserve">Dataset </w:t>
      </w:r>
      <w:r w:rsidR="00EC4284">
        <w:rPr>
          <w:rFonts w:ascii="Times New Roman" w:hAnsi="Times New Roman" w:cs="Times New Roman"/>
          <w:sz w:val="28"/>
          <w:szCs w:val="28"/>
        </w:rPr>
        <w:t>Description</w:t>
      </w:r>
      <w:bookmarkEnd w:id="20"/>
    </w:p>
    <w:p w:rsidR="00E65302" w:rsidRDefault="00E65302" w:rsidP="00E65302">
      <w:pPr>
        <w:spacing w:line="360" w:lineRule="auto"/>
        <w:jc w:val="both"/>
        <w:rPr>
          <w:lang w:val="en-GB"/>
        </w:rPr>
      </w:pPr>
      <w:r>
        <w:rPr>
          <w:lang w:val="en-GB"/>
        </w:rPr>
        <w:t xml:space="preserve">As previously mentioned in section 2, the data used in this study </w:t>
      </w:r>
      <w:r w:rsidR="0020533E">
        <w:rPr>
          <w:lang w:val="en-GB"/>
        </w:rPr>
        <w:t>will</w:t>
      </w:r>
      <w:r w:rsidR="00342659">
        <w:rPr>
          <w:lang w:val="en-GB"/>
        </w:rPr>
        <w:t xml:space="preserve"> be</w:t>
      </w:r>
      <w:r>
        <w:rPr>
          <w:lang w:val="en-GB"/>
        </w:rPr>
        <w:t xml:space="preserve"> programmatically retrieved from the Met Éireann website.</w:t>
      </w:r>
      <w:r w:rsidR="008764CB">
        <w:rPr>
          <w:lang w:val="en-GB"/>
        </w:rPr>
        <w:t xml:space="preserve"> The dataset will consist of the following variables:</w:t>
      </w:r>
    </w:p>
    <w:p w:rsidR="008764CB" w:rsidRPr="007B584B" w:rsidRDefault="006E1190" w:rsidP="006E1190">
      <w:pPr>
        <w:pStyle w:val="ListParagraph"/>
        <w:numPr>
          <w:ilvl w:val="0"/>
          <w:numId w:val="4"/>
        </w:numPr>
        <w:spacing w:line="360" w:lineRule="auto"/>
        <w:jc w:val="both"/>
        <w:rPr>
          <w:lang w:val="en-GB"/>
        </w:rPr>
      </w:pPr>
      <w:r>
        <w:rPr>
          <w:b/>
          <w:lang w:val="en-GB"/>
        </w:rPr>
        <w:t xml:space="preserve">wetb: </w:t>
      </w:r>
      <w:r w:rsidRPr="006E1190">
        <w:rPr>
          <w:lang w:val="en-GB"/>
        </w:rPr>
        <w:t>Wet bulb Air Temperature</w:t>
      </w:r>
      <w:r>
        <w:rPr>
          <w:lang w:val="en-GB"/>
        </w:rPr>
        <w:t xml:space="preserve"> </w:t>
      </w:r>
      <w:r w:rsidRPr="006E1190">
        <w:rPr>
          <w:lang w:val="en-GB"/>
        </w:rPr>
        <w:t>(</w:t>
      </w:r>
      <w:r w:rsidRPr="00F10DAF">
        <w:rPr>
          <w:b/>
          <w:lang w:val="en-GB"/>
        </w:rPr>
        <w:t>°C</w:t>
      </w:r>
      <w:r w:rsidRPr="006E1190">
        <w:rPr>
          <w:lang w:val="en-GB"/>
        </w:rPr>
        <w:t>) is used to measure the extent of cooling as moisture dries on a surface</w:t>
      </w:r>
      <w:r w:rsidR="00FA3B33">
        <w:rPr>
          <w:lang w:val="en-GB"/>
        </w:rPr>
        <w:t xml:space="preserve"> </w:t>
      </w:r>
      <w:r w:rsidR="00FA3B33" w:rsidRPr="007B584B">
        <w:rPr>
          <w:lang w:val="en-GB"/>
        </w:rPr>
        <w:fldChar w:fldCharType="begin"/>
      </w:r>
      <w:r w:rsidR="00FA3B33" w:rsidRPr="007B584B">
        <w:rPr>
          <w:lang w:val="en-GB"/>
        </w:rPr>
        <w:instrText xml:space="preserve"> ADDIN ZOTERO_ITEM CSL_CITATION {"citationID":"14YzzAok","properties":{"formattedCitation":"({\\i{}Temperatures - Dry Bulb/Web Bulb/Dew Point}, no date)","plainCitation":"(Temperatures - Dry Bulb/Web Bulb/Dew Point, no date)","noteIndex":0},"citationItems":[{"id":423,"uris":["http://zotero.org/users/4597499/items/A6PC2WBE"],"uri":["http://zotero.org/users/4597499/items/A6PC2WBE"],"itemData":{"id":423,"type":"webpage","title":"Temperatures - Dry Bulb/Web Bulb/Dew Point","URL":"https://www.weather.gov/source/zhu/ZHU_Training_Page/definitions/dry_wet_bulb_definition/dry_wet_bulb.html","accessed":{"date-parts":[["2018",6,15]]}}}],"schema":"https://github.com/citation-style-language/schema/raw/master/csl-citation.json"} </w:instrText>
      </w:r>
      <w:r w:rsidR="00FA3B33" w:rsidRPr="007B584B">
        <w:rPr>
          <w:lang w:val="en-GB"/>
        </w:rPr>
        <w:fldChar w:fldCharType="separate"/>
      </w:r>
      <w:r w:rsidR="00FA3B33" w:rsidRPr="007B584B">
        <w:rPr>
          <w:lang w:val="en-US"/>
        </w:rPr>
        <w:t>(</w:t>
      </w:r>
      <w:r w:rsidR="00FA3B33" w:rsidRPr="007B584B">
        <w:rPr>
          <w:iCs/>
          <w:lang w:val="en-US"/>
        </w:rPr>
        <w:t>Temperatures - Dry Bulb/Web Bulb/Dew Point</w:t>
      </w:r>
      <w:r w:rsidR="00FA3B33" w:rsidRPr="007B584B">
        <w:rPr>
          <w:lang w:val="en-US"/>
        </w:rPr>
        <w:t>, n.d.)</w:t>
      </w:r>
      <w:r w:rsidR="00FA3B33" w:rsidRPr="007B584B">
        <w:rPr>
          <w:lang w:val="en-GB"/>
        </w:rPr>
        <w:fldChar w:fldCharType="end"/>
      </w:r>
      <w:r w:rsidRPr="007B584B">
        <w:rPr>
          <w:lang w:val="en-GB"/>
        </w:rPr>
        <w:t xml:space="preserve">. </w:t>
      </w:r>
    </w:p>
    <w:p w:rsidR="00487969" w:rsidRPr="007B584B" w:rsidRDefault="006E1190" w:rsidP="00EC4284">
      <w:pPr>
        <w:pStyle w:val="ListParagraph"/>
        <w:numPr>
          <w:ilvl w:val="0"/>
          <w:numId w:val="4"/>
        </w:numPr>
        <w:spacing w:line="360" w:lineRule="auto"/>
        <w:jc w:val="both"/>
        <w:rPr>
          <w:lang w:val="en-GB"/>
        </w:rPr>
      </w:pPr>
      <w:r w:rsidRPr="007B584B">
        <w:rPr>
          <w:b/>
          <w:lang w:val="en-GB"/>
        </w:rPr>
        <w:t>dewpt:</w:t>
      </w:r>
      <w:r w:rsidRPr="007B584B">
        <w:rPr>
          <w:lang w:val="en-GB"/>
        </w:rPr>
        <w:t xml:space="preserve"> Dew point Air Temperature(</w:t>
      </w:r>
      <w:r w:rsidRPr="00F10DAF">
        <w:rPr>
          <w:b/>
          <w:lang w:val="en-GB"/>
        </w:rPr>
        <w:t>°C</w:t>
      </w:r>
      <w:r w:rsidRPr="007B584B">
        <w:rPr>
          <w:lang w:val="en-GB"/>
        </w:rPr>
        <w:t>) is used to determine the temperature at which the air can no longer retain moisture. This figure should always be less than or equal to the value of the actual temperature. If air temperature cools to dew point, or the dew point rises to the current temperature then fog or clouds appear</w:t>
      </w:r>
      <w:r w:rsidR="00487969" w:rsidRPr="007B584B">
        <w:rPr>
          <w:lang w:val="en-GB"/>
        </w:rPr>
        <w:t xml:space="preserve"> </w:t>
      </w:r>
      <w:r w:rsidR="00487969" w:rsidRPr="007B584B">
        <w:rPr>
          <w:lang w:val="en-GB"/>
        </w:rPr>
        <w:fldChar w:fldCharType="begin"/>
      </w:r>
      <w:r w:rsidR="00487969" w:rsidRPr="007B584B">
        <w:rPr>
          <w:lang w:val="en-GB"/>
        </w:rPr>
        <w:instrText xml:space="preserve"> ADDIN ZOTERO_ITEM CSL_CITATION {"citationID":"8eLtFtP3","properties":{"formattedCitation":"({\\i{}Weather Questions &amp; Answers}, 2012)","plainCitation":"(Weather Questions &amp; Answers, 2012)","noteIndex":0},"citationItems":[{"id":420,"uris":["http://zotero.org/users/4597499/items/U75MJCB3"],"uri":["http://zotero.org/users/4597499/items/U75MJCB3"],"itemData":{"id":420,"type":"webpage","title":"Weather Questions &amp; Answers","container-title":"Weather Questions","abstract":"Brief, simplified description of dewpoint temperature.","URL":"http://www.weatherquestions.com","issued":{"date-parts":[["2012",8,16]]},"accessed":{"date-parts":[["2018",6,15]]}}}],"schema":"https://github.com/citation-style-language/schema/raw/master/csl-citation.json"} </w:instrText>
      </w:r>
      <w:r w:rsidR="00487969" w:rsidRPr="007B584B">
        <w:rPr>
          <w:lang w:val="en-GB"/>
        </w:rPr>
        <w:fldChar w:fldCharType="separate"/>
      </w:r>
      <w:r w:rsidR="00487969" w:rsidRPr="007B584B">
        <w:rPr>
          <w:lang w:val="en-US"/>
        </w:rPr>
        <w:t>(</w:t>
      </w:r>
      <w:r w:rsidR="00487969" w:rsidRPr="007B584B">
        <w:rPr>
          <w:iCs/>
          <w:lang w:val="en-US"/>
        </w:rPr>
        <w:t>Weather Questions &amp; Answers</w:t>
      </w:r>
      <w:r w:rsidR="00487969" w:rsidRPr="007B584B">
        <w:rPr>
          <w:lang w:val="en-US"/>
        </w:rPr>
        <w:t>, 2012)</w:t>
      </w:r>
      <w:r w:rsidR="00487969" w:rsidRPr="007B584B">
        <w:rPr>
          <w:lang w:val="en-GB"/>
        </w:rPr>
        <w:fldChar w:fldCharType="end"/>
      </w:r>
      <w:r w:rsidR="00487969" w:rsidRPr="007B584B">
        <w:rPr>
          <w:lang w:val="en-GB"/>
        </w:rPr>
        <w:t>.</w:t>
      </w:r>
    </w:p>
    <w:p w:rsidR="006E1190" w:rsidRPr="00487969" w:rsidRDefault="006E1190" w:rsidP="00EC4284">
      <w:pPr>
        <w:pStyle w:val="ListParagraph"/>
        <w:numPr>
          <w:ilvl w:val="0"/>
          <w:numId w:val="4"/>
        </w:numPr>
        <w:spacing w:line="360" w:lineRule="auto"/>
        <w:jc w:val="both"/>
        <w:rPr>
          <w:lang w:val="en-GB"/>
        </w:rPr>
      </w:pPr>
      <w:r w:rsidRPr="00487969">
        <w:rPr>
          <w:b/>
          <w:lang w:val="en-GB"/>
        </w:rPr>
        <w:t>rhum:</w:t>
      </w:r>
      <w:r w:rsidRPr="00487969">
        <w:rPr>
          <w:lang w:val="en-GB"/>
        </w:rPr>
        <w:t xml:space="preserve"> Relative Humidity describes how close the air is to saturation with moisture</w:t>
      </w:r>
      <w:r w:rsidR="00197A6A">
        <w:rPr>
          <w:lang w:val="en-GB"/>
        </w:rPr>
        <w:t xml:space="preserve"> at a given temperature </w:t>
      </w:r>
      <w:r w:rsidR="00197A6A">
        <w:rPr>
          <w:lang w:val="en-GB"/>
        </w:rPr>
        <w:fldChar w:fldCharType="begin"/>
      </w:r>
      <w:r w:rsidR="00197A6A">
        <w:rPr>
          <w:lang w:val="en-GB"/>
        </w:rPr>
        <w:instrText xml:space="preserve"> ADDIN ZOTERO_ITEM CSL_CITATION {"citationID":"j5owVomK","properties":{"formattedCitation":"(Graham, 2014)","plainCitation":"(Graham, 2014)","noteIndex":0},"citationItems":[{"id":426,"uris":["http://zotero.org/users/4597499/items/RFCFZM38"],"uri":["http://zotero.org/users/4597499/items/RFCFZM38"],"itemData":{"id":426,"type":"webpage","title":"Relative Humidity vs Dewpoint | WeatherWorks","abstract":"This summer has had many days of hot and sticky weather. You may have checked on the humidity, only to find it was at a meager 50%. How could the humidity be so low, when it feels so high? The answer: dewpoint!","URL":"https://www.weatherworksinc.com/humidity-vs-dewpoint, https://www.weatherworksinc.com/node/718","author":[{"family":"Graham","given":"Sherilyn"}],"issued":{"date-parts":[["2014",8,5]]},"accessed":{"date-parts":[["2018",6,16]]}}}],"schema":"https://github.com/citation-style-language/schema/raw/master/csl-citation.json"} </w:instrText>
      </w:r>
      <w:r w:rsidR="00197A6A">
        <w:rPr>
          <w:lang w:val="en-GB"/>
        </w:rPr>
        <w:fldChar w:fldCharType="separate"/>
      </w:r>
      <w:r w:rsidR="00197A6A">
        <w:rPr>
          <w:noProof/>
          <w:lang w:val="en-GB"/>
        </w:rPr>
        <w:t>(Graham, 2014)</w:t>
      </w:r>
      <w:r w:rsidR="00197A6A">
        <w:rPr>
          <w:lang w:val="en-GB"/>
        </w:rPr>
        <w:fldChar w:fldCharType="end"/>
      </w:r>
      <w:r w:rsidRPr="00487969">
        <w:rPr>
          <w:lang w:val="en-GB"/>
        </w:rPr>
        <w:t>. Therefore, a high relative humidity (100%) indicates there’s more moisture in the air.</w:t>
      </w:r>
    </w:p>
    <w:p w:rsidR="00487969" w:rsidRPr="00F10DAF" w:rsidRDefault="006E1190" w:rsidP="00487969">
      <w:pPr>
        <w:pStyle w:val="ListParagraph"/>
        <w:numPr>
          <w:ilvl w:val="0"/>
          <w:numId w:val="4"/>
        </w:numPr>
        <w:spacing w:line="360" w:lineRule="auto"/>
        <w:jc w:val="both"/>
        <w:rPr>
          <w:lang w:val="en-GB"/>
        </w:rPr>
      </w:pPr>
      <w:r w:rsidRPr="006E1190">
        <w:rPr>
          <w:b/>
          <w:lang w:val="en-GB"/>
        </w:rPr>
        <w:t>msl:</w:t>
      </w:r>
      <w:r w:rsidRPr="006E1190">
        <w:rPr>
          <w:lang w:val="en-GB"/>
        </w:rPr>
        <w:t xml:space="preserve"> Mean Sea Level Pressure</w:t>
      </w:r>
      <w:r w:rsidR="00F10DAF">
        <w:rPr>
          <w:lang w:val="en-GB"/>
        </w:rPr>
        <w:t xml:space="preserve"> </w:t>
      </w:r>
      <w:r w:rsidR="00F10DAF" w:rsidRPr="00F10DAF">
        <w:rPr>
          <w:lang w:val="en-GB"/>
        </w:rPr>
        <w:t>(</w:t>
      </w:r>
      <w:r w:rsidR="00F10DAF" w:rsidRPr="00F10DAF">
        <w:rPr>
          <w:b/>
          <w:lang w:val="en-GB"/>
        </w:rPr>
        <w:t>hpa</w:t>
      </w:r>
      <w:r w:rsidR="00F10DAF" w:rsidRPr="00F10DAF">
        <w:rPr>
          <w:lang w:val="en-GB"/>
        </w:rPr>
        <w:t xml:space="preserve">) </w:t>
      </w:r>
      <w:r w:rsidRPr="006E1190">
        <w:rPr>
          <w:lang w:val="en-GB"/>
        </w:rPr>
        <w:t>is the atmospheric p</w:t>
      </w:r>
      <w:r w:rsidRPr="00F10DAF">
        <w:rPr>
          <w:lang w:val="en-GB"/>
        </w:rPr>
        <w:t>ressure recorded at sea.</w:t>
      </w:r>
    </w:p>
    <w:p w:rsidR="00487969" w:rsidRDefault="00487969" w:rsidP="00487969">
      <w:pPr>
        <w:pStyle w:val="ListParagraph"/>
        <w:numPr>
          <w:ilvl w:val="0"/>
          <w:numId w:val="4"/>
        </w:numPr>
        <w:spacing w:line="360" w:lineRule="auto"/>
        <w:jc w:val="both"/>
        <w:rPr>
          <w:lang w:val="en-GB"/>
        </w:rPr>
      </w:pPr>
      <w:r w:rsidRPr="00F10DAF">
        <w:rPr>
          <w:b/>
          <w:lang w:val="en-GB"/>
        </w:rPr>
        <w:t>vappr:</w:t>
      </w:r>
      <w:r w:rsidRPr="00F10DAF">
        <w:rPr>
          <w:lang w:val="en-GB"/>
        </w:rPr>
        <w:t xml:space="preserve"> Vapour Pressure</w:t>
      </w:r>
      <w:r w:rsidR="00F10DAF">
        <w:rPr>
          <w:lang w:val="en-GB"/>
        </w:rPr>
        <w:t xml:space="preserve"> </w:t>
      </w:r>
      <w:r w:rsidRPr="00F10DAF">
        <w:rPr>
          <w:lang w:val="en-GB"/>
        </w:rPr>
        <w:t>(</w:t>
      </w:r>
      <w:r w:rsidRPr="00F10DAF">
        <w:rPr>
          <w:b/>
          <w:lang w:val="en-GB"/>
        </w:rPr>
        <w:t>hpa</w:t>
      </w:r>
      <w:r w:rsidRPr="00F10DAF">
        <w:rPr>
          <w:lang w:val="en-GB"/>
        </w:rPr>
        <w:t>)</w:t>
      </w:r>
      <w:r w:rsidR="00522C2F" w:rsidRPr="00F10DAF">
        <w:rPr>
          <w:lang w:val="en-GB"/>
        </w:rPr>
        <w:t xml:space="preserve"> exerted by water vapour in the air </w:t>
      </w:r>
      <w:r w:rsidR="00522C2F" w:rsidRPr="00F10DAF">
        <w:rPr>
          <w:lang w:val="en-GB"/>
        </w:rPr>
        <w:fldChar w:fldCharType="begin"/>
      </w:r>
      <w:r w:rsidR="009B58B6">
        <w:rPr>
          <w:lang w:val="en-GB"/>
        </w:rPr>
        <w:instrText xml:space="preserve"> ADDIN ZOTERO_ITEM CSL_CITATION {"citationID":"mW1ZIHUp","properties":{"formattedCitation":"({\\i{}Water Vapour - Met \\uc0\\u201{}ireann - The Irish Meteorological Service}, no date a)","plainCitation":"(Water Vapour - Met Éireann - The Irish Meteorological Service, no date a)","dontUpdate":tru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00522C2F" w:rsidRPr="00F10DAF">
        <w:rPr>
          <w:lang w:val="en-GB"/>
        </w:rPr>
        <w:fldChar w:fldCharType="separate"/>
      </w:r>
      <w:r w:rsidR="009B58B6" w:rsidRPr="009B58B6">
        <w:rPr>
          <w:lang w:val="en-US"/>
        </w:rPr>
        <w:t>(</w:t>
      </w:r>
      <w:r w:rsidR="009B58B6" w:rsidRPr="009B58B6">
        <w:rPr>
          <w:i/>
          <w:iCs/>
          <w:lang w:val="en-US"/>
        </w:rPr>
        <w:t>Water Vapour - Met Éireann - The Irish Meteorological Service</w:t>
      </w:r>
      <w:r w:rsidR="009B58B6" w:rsidRPr="009B58B6">
        <w:rPr>
          <w:lang w:val="en-US"/>
        </w:rPr>
        <w:t xml:space="preserve">, </w:t>
      </w:r>
      <w:r w:rsidR="00AB2CC6">
        <w:rPr>
          <w:lang w:val="en-US"/>
        </w:rPr>
        <w:t>n.d.</w:t>
      </w:r>
      <w:r w:rsidR="009B58B6" w:rsidRPr="009B58B6">
        <w:rPr>
          <w:lang w:val="en-US"/>
        </w:rPr>
        <w:t xml:space="preserve"> a)</w:t>
      </w:r>
      <w:r w:rsidR="00522C2F" w:rsidRPr="00F10DAF">
        <w:rPr>
          <w:lang w:val="en-GB"/>
        </w:rPr>
        <w:fldChar w:fldCharType="end"/>
      </w:r>
      <w:r w:rsidR="000F3487">
        <w:rPr>
          <w:lang w:val="en-GB"/>
        </w:rPr>
        <w:t>.</w:t>
      </w:r>
    </w:p>
    <w:p w:rsidR="00F10DAF" w:rsidRDefault="000F3487" w:rsidP="00487969">
      <w:pPr>
        <w:pStyle w:val="ListParagraph"/>
        <w:numPr>
          <w:ilvl w:val="0"/>
          <w:numId w:val="4"/>
        </w:numPr>
        <w:spacing w:line="360" w:lineRule="auto"/>
        <w:jc w:val="both"/>
        <w:rPr>
          <w:lang w:val="en-GB"/>
        </w:rPr>
      </w:pPr>
      <w:r>
        <w:rPr>
          <w:b/>
          <w:lang w:val="en-GB"/>
        </w:rPr>
        <w:t xml:space="preserve">date: </w:t>
      </w:r>
      <w:r>
        <w:rPr>
          <w:lang w:val="en-GB"/>
        </w:rPr>
        <w:t>Date and Time (</w:t>
      </w:r>
      <w:r w:rsidRPr="000F3487">
        <w:rPr>
          <w:b/>
          <w:lang w:val="en-GB"/>
        </w:rPr>
        <w:t>utc</w:t>
      </w:r>
      <w:r>
        <w:rPr>
          <w:lang w:val="en-GB"/>
        </w:rPr>
        <w:t>).</w:t>
      </w:r>
    </w:p>
    <w:p w:rsidR="000F3487" w:rsidRDefault="000F3487" w:rsidP="00487969">
      <w:pPr>
        <w:pStyle w:val="ListParagraph"/>
        <w:numPr>
          <w:ilvl w:val="0"/>
          <w:numId w:val="4"/>
        </w:numPr>
        <w:spacing w:line="360" w:lineRule="auto"/>
        <w:jc w:val="both"/>
        <w:rPr>
          <w:lang w:val="en-GB"/>
        </w:rPr>
      </w:pPr>
      <w:r>
        <w:rPr>
          <w:b/>
          <w:lang w:val="en-GB"/>
        </w:rPr>
        <w:t xml:space="preserve">rain: </w:t>
      </w:r>
      <w:r>
        <w:rPr>
          <w:lang w:val="en-GB"/>
        </w:rPr>
        <w:t>Rainfall (</w:t>
      </w:r>
      <w:r w:rsidRPr="000F3487">
        <w:rPr>
          <w:b/>
          <w:lang w:val="en-GB"/>
        </w:rPr>
        <w:t>mm</w:t>
      </w:r>
      <w:r>
        <w:rPr>
          <w:lang w:val="en-GB"/>
        </w:rPr>
        <w:t>).</w:t>
      </w:r>
    </w:p>
    <w:p w:rsidR="00C944BE" w:rsidRDefault="00C944BE" w:rsidP="00487969">
      <w:pPr>
        <w:pStyle w:val="ListParagraph"/>
        <w:numPr>
          <w:ilvl w:val="0"/>
          <w:numId w:val="4"/>
        </w:numPr>
        <w:spacing w:line="360" w:lineRule="auto"/>
        <w:jc w:val="both"/>
        <w:rPr>
          <w:lang w:val="en-GB"/>
        </w:rPr>
      </w:pPr>
      <w:r>
        <w:rPr>
          <w:b/>
          <w:lang w:val="en-GB"/>
        </w:rPr>
        <w:t>wdsp:</w:t>
      </w:r>
      <w:r>
        <w:rPr>
          <w:lang w:val="en-GB"/>
        </w:rPr>
        <w:t xml:space="preserve"> Windspeed (</w:t>
      </w:r>
      <w:r>
        <w:rPr>
          <w:b/>
          <w:lang w:val="en-GB"/>
        </w:rPr>
        <w:t>kt</w:t>
      </w:r>
      <w:r>
        <w:rPr>
          <w:lang w:val="en-GB"/>
        </w:rPr>
        <w:t>).</w:t>
      </w:r>
      <w:r w:rsidR="00640866">
        <w:rPr>
          <w:lang w:val="en-GB"/>
        </w:rPr>
        <w:t xml:space="preserve"> This will be converted to kilometres per hour and treated as such for the remainder of the document.</w:t>
      </w:r>
    </w:p>
    <w:p w:rsidR="00C944BE" w:rsidRDefault="00C944BE" w:rsidP="00487969">
      <w:pPr>
        <w:pStyle w:val="ListParagraph"/>
        <w:numPr>
          <w:ilvl w:val="0"/>
          <w:numId w:val="4"/>
        </w:numPr>
        <w:spacing w:line="360" w:lineRule="auto"/>
        <w:jc w:val="both"/>
        <w:rPr>
          <w:lang w:val="en-GB"/>
        </w:rPr>
      </w:pPr>
      <w:r>
        <w:rPr>
          <w:b/>
          <w:lang w:val="en-GB"/>
        </w:rPr>
        <w:t>wddir:</w:t>
      </w:r>
      <w:r>
        <w:rPr>
          <w:lang w:val="en-GB"/>
        </w:rPr>
        <w:t xml:space="preserve"> Wind direction (</w:t>
      </w:r>
      <w:r w:rsidRPr="00C944BE">
        <w:rPr>
          <w:b/>
          <w:lang w:val="en-GB"/>
        </w:rPr>
        <w:t>degrees</w:t>
      </w:r>
      <w:r>
        <w:rPr>
          <w:lang w:val="en-GB"/>
        </w:rPr>
        <w:t>)</w:t>
      </w:r>
      <w:r w:rsidR="00CB5917">
        <w:rPr>
          <w:lang w:val="en-GB"/>
        </w:rPr>
        <w:t>.</w:t>
      </w:r>
    </w:p>
    <w:p w:rsidR="00C944BE" w:rsidRDefault="00C944BE" w:rsidP="00487969">
      <w:pPr>
        <w:pStyle w:val="ListParagraph"/>
        <w:numPr>
          <w:ilvl w:val="0"/>
          <w:numId w:val="4"/>
        </w:numPr>
        <w:spacing w:line="360" w:lineRule="auto"/>
        <w:jc w:val="both"/>
        <w:rPr>
          <w:lang w:val="en-GB"/>
        </w:rPr>
      </w:pPr>
      <w:r>
        <w:rPr>
          <w:b/>
          <w:lang w:val="en-GB"/>
        </w:rPr>
        <w:t>Station Name:</w:t>
      </w:r>
      <w:r>
        <w:rPr>
          <w:lang w:val="en-GB"/>
        </w:rPr>
        <w:t xml:space="preserve"> Name of weather station where the observation was recorded.</w:t>
      </w:r>
    </w:p>
    <w:p w:rsidR="00C944BE" w:rsidRDefault="00C944BE" w:rsidP="00487969">
      <w:pPr>
        <w:pStyle w:val="ListParagraph"/>
        <w:numPr>
          <w:ilvl w:val="0"/>
          <w:numId w:val="4"/>
        </w:numPr>
        <w:spacing w:line="360" w:lineRule="auto"/>
        <w:jc w:val="both"/>
        <w:rPr>
          <w:lang w:val="en-GB"/>
        </w:rPr>
      </w:pPr>
      <w:r>
        <w:rPr>
          <w:b/>
          <w:lang w:val="en-GB"/>
        </w:rPr>
        <w:t>Station Height:</w:t>
      </w:r>
      <w:r>
        <w:rPr>
          <w:lang w:val="en-GB"/>
        </w:rPr>
        <w:t xml:space="preserve"> Height of the weather station above sea level.</w:t>
      </w:r>
    </w:p>
    <w:p w:rsidR="000C58CE" w:rsidRPr="00294D59" w:rsidRDefault="00C944BE" w:rsidP="00294D59">
      <w:pPr>
        <w:pStyle w:val="ListParagraph"/>
        <w:numPr>
          <w:ilvl w:val="0"/>
          <w:numId w:val="4"/>
        </w:numPr>
        <w:spacing w:line="360" w:lineRule="auto"/>
        <w:jc w:val="both"/>
        <w:rPr>
          <w:lang w:val="en-GB"/>
        </w:rPr>
      </w:pPr>
      <w:r>
        <w:rPr>
          <w:b/>
          <w:lang w:val="en-GB"/>
        </w:rPr>
        <w:t>Longitude &amp; Latitude:</w:t>
      </w:r>
      <w:r>
        <w:rPr>
          <w:lang w:val="en-GB"/>
        </w:rPr>
        <w:t xml:space="preserve"> Coordinates of the weather stations location.</w:t>
      </w:r>
    </w:p>
    <w:p w:rsidR="004D1F63" w:rsidRPr="004D1F63" w:rsidRDefault="004D1F63" w:rsidP="004D1F63">
      <w:pPr>
        <w:spacing w:line="360" w:lineRule="auto"/>
        <w:jc w:val="both"/>
        <w:rPr>
          <w:lang w:val="en-GB"/>
        </w:rPr>
      </w:pPr>
    </w:p>
    <w:p w:rsidR="00F572E8" w:rsidRDefault="00F572E8" w:rsidP="004D1F63">
      <w:pPr>
        <w:pStyle w:val="Heading2"/>
        <w:numPr>
          <w:ilvl w:val="1"/>
          <w:numId w:val="1"/>
        </w:numPr>
        <w:spacing w:line="360" w:lineRule="auto"/>
        <w:jc w:val="both"/>
        <w:rPr>
          <w:rFonts w:ascii="Times New Roman" w:hAnsi="Times New Roman" w:cs="Times New Roman"/>
          <w:sz w:val="28"/>
          <w:szCs w:val="28"/>
        </w:rPr>
      </w:pPr>
      <w:bookmarkStart w:id="21" w:name="_Toc518563192"/>
      <w:r>
        <w:rPr>
          <w:rFonts w:ascii="Times New Roman" w:hAnsi="Times New Roman" w:cs="Times New Roman"/>
          <w:sz w:val="28"/>
          <w:szCs w:val="28"/>
        </w:rPr>
        <w:lastRenderedPageBreak/>
        <w:t>Cluster Analysis</w:t>
      </w:r>
      <w:bookmarkEnd w:id="21"/>
    </w:p>
    <w:p w:rsidR="00F572E8" w:rsidRDefault="00FA7F11" w:rsidP="004D1F63">
      <w:pPr>
        <w:spacing w:line="360" w:lineRule="auto"/>
        <w:jc w:val="both"/>
        <w:rPr>
          <w:lang w:val="en-GB"/>
        </w:rPr>
      </w:pPr>
      <w:r>
        <w:rPr>
          <w:lang w:val="en-GB"/>
        </w:rPr>
        <w:t>Cluster Analysis</w:t>
      </w:r>
      <w:r w:rsidR="00F43B01">
        <w:rPr>
          <w:lang w:val="en-GB"/>
        </w:rPr>
        <w:t>, using the K-Means clustering</w:t>
      </w:r>
      <w:r>
        <w:rPr>
          <w:lang w:val="en-GB"/>
        </w:rPr>
        <w:t xml:space="preserve"> </w:t>
      </w:r>
      <w:r w:rsidR="00F43B01">
        <w:rPr>
          <w:lang w:val="en-GB"/>
        </w:rPr>
        <w:t xml:space="preserve">algorithm, </w:t>
      </w:r>
      <w:r>
        <w:rPr>
          <w:lang w:val="en-GB"/>
        </w:rPr>
        <w:t>will be performed to determine any seasonal patterns that occur in the data.</w:t>
      </w:r>
      <w:r w:rsidR="004D1F63">
        <w:rPr>
          <w:lang w:val="en-GB"/>
        </w:rPr>
        <w:t xml:space="preserve"> This process will be performed to </w:t>
      </w:r>
      <w:r w:rsidR="005E566E">
        <w:rPr>
          <w:lang w:val="en-GB"/>
        </w:rPr>
        <w:t xml:space="preserve">gather an </w:t>
      </w:r>
      <w:r w:rsidR="004D1F63">
        <w:rPr>
          <w:lang w:val="en-GB"/>
        </w:rPr>
        <w:t>understand</w:t>
      </w:r>
      <w:r w:rsidR="005E566E">
        <w:rPr>
          <w:lang w:val="en-GB"/>
        </w:rPr>
        <w:t>ing of</w:t>
      </w:r>
      <w:r w:rsidR="004D1F63">
        <w:rPr>
          <w:lang w:val="en-GB"/>
        </w:rPr>
        <w:t xml:space="preserve"> how the weather elements change from season to season.</w:t>
      </w:r>
      <w:r w:rsidR="005E566E">
        <w:rPr>
          <w:lang w:val="en-GB"/>
        </w:rPr>
        <w:t xml:space="preserve"> Some of these changes will be expected, for example temperature values in the winter months will be lower than </w:t>
      </w:r>
      <w:r w:rsidR="00DC3DCD">
        <w:rPr>
          <w:lang w:val="en-GB"/>
        </w:rPr>
        <w:t>temperature values</w:t>
      </w:r>
      <w:r w:rsidR="005E566E">
        <w:rPr>
          <w:lang w:val="en-GB"/>
        </w:rPr>
        <w:t xml:space="preserve"> in the summers months</w:t>
      </w:r>
      <w:r w:rsidR="00F43B01">
        <w:rPr>
          <w:lang w:val="en-GB"/>
        </w:rPr>
        <w:t>,</w:t>
      </w:r>
      <w:r w:rsidR="005E566E">
        <w:rPr>
          <w:lang w:val="en-GB"/>
        </w:rPr>
        <w:t xml:space="preserve"> on average.</w:t>
      </w:r>
      <w:r w:rsidR="00F43B01">
        <w:rPr>
          <w:lang w:val="en-GB"/>
        </w:rPr>
        <w:t xml:space="preserve"> It is expected that the clustering algorithm will</w:t>
      </w:r>
      <w:r w:rsidR="00D00DE4">
        <w:rPr>
          <w:lang w:val="en-GB"/>
        </w:rPr>
        <w:t xml:space="preserve"> correctly cluster the obser</w:t>
      </w:r>
      <w:r w:rsidR="008472C0">
        <w:rPr>
          <w:lang w:val="en-GB"/>
        </w:rPr>
        <w:t>vations from the four seasons of</w:t>
      </w:r>
      <w:r w:rsidR="00D00DE4">
        <w:rPr>
          <w:lang w:val="en-GB"/>
        </w:rPr>
        <w:t xml:space="preserve"> spring, summer, autumn and winter.</w:t>
      </w:r>
      <w:r w:rsidR="008472C0">
        <w:rPr>
          <w:lang w:val="en-GB"/>
        </w:rPr>
        <w:t xml:space="preserve"> This processing step may also serve as a form of outlier analysis. In the event that the algorithm does correctly separate</w:t>
      </w:r>
      <w:r w:rsidR="00CC1FB5">
        <w:rPr>
          <w:lang w:val="en-GB"/>
        </w:rPr>
        <w:t xml:space="preserve"> the majority of</w:t>
      </w:r>
      <w:r w:rsidR="00DF7566">
        <w:rPr>
          <w:lang w:val="en-GB"/>
        </w:rPr>
        <w:t xml:space="preserve"> observations belonging to each season,</w:t>
      </w:r>
      <w:r w:rsidR="008472C0">
        <w:rPr>
          <w:lang w:val="en-GB"/>
        </w:rPr>
        <w:t xml:space="preserve"> there are likely to be errors in each of the clusters which may be considered as outliers.</w:t>
      </w:r>
      <w:r w:rsidR="00FD0E45">
        <w:rPr>
          <w:lang w:val="en-GB"/>
        </w:rPr>
        <w:t xml:space="preserve"> An analysis of these outliers will follow, assuming they are present.</w:t>
      </w:r>
    </w:p>
    <w:p w:rsidR="00DC3DCD" w:rsidRDefault="00DC3DCD" w:rsidP="004D1F63">
      <w:pPr>
        <w:spacing w:line="360" w:lineRule="auto"/>
        <w:jc w:val="both"/>
        <w:rPr>
          <w:lang w:val="en-GB"/>
        </w:rPr>
      </w:pPr>
    </w:p>
    <w:p w:rsidR="00DC3DCD" w:rsidRDefault="00DC3DCD" w:rsidP="004D1F63">
      <w:pPr>
        <w:spacing w:line="360" w:lineRule="auto"/>
        <w:jc w:val="both"/>
        <w:rPr>
          <w:lang w:val="en-GB"/>
        </w:rPr>
      </w:pPr>
      <w:r>
        <w:rPr>
          <w:lang w:val="en-GB"/>
        </w:rPr>
        <w:t xml:space="preserve">As the aim of this processing step is to cluster the data into the four weather seasons, an algorithm that will generate a user defined number of clusters is required. Therefore, as previously </w:t>
      </w:r>
      <w:r w:rsidR="00BA1B5C">
        <w:rPr>
          <w:lang w:val="en-GB"/>
        </w:rPr>
        <w:t>all</w:t>
      </w:r>
      <w:r w:rsidR="00AE4611">
        <w:rPr>
          <w:lang w:val="en-GB"/>
        </w:rPr>
        <w:t>uded to</w:t>
      </w:r>
      <w:r>
        <w:rPr>
          <w:lang w:val="en-GB"/>
        </w:rPr>
        <w:t>, the K-Means clustering algorithm will be used as it fits this requirement</w:t>
      </w:r>
      <w:r w:rsidR="00172A3B">
        <w:rPr>
          <w:lang w:val="en-GB"/>
        </w:rPr>
        <w:t xml:space="preserve"> fully</w:t>
      </w:r>
      <w:r>
        <w:rPr>
          <w:lang w:val="en-GB"/>
        </w:rPr>
        <w:t>.</w:t>
      </w:r>
    </w:p>
    <w:p w:rsidR="00FA7F11" w:rsidRPr="00F572E8" w:rsidRDefault="00FA7F11" w:rsidP="00F572E8">
      <w:pPr>
        <w:spacing w:line="360" w:lineRule="auto"/>
        <w:jc w:val="both"/>
        <w:rPr>
          <w:lang w:val="en-GB"/>
        </w:rPr>
      </w:pPr>
    </w:p>
    <w:p w:rsidR="00E95201" w:rsidRDefault="00E95201" w:rsidP="006045B1">
      <w:pPr>
        <w:pStyle w:val="Heading2"/>
        <w:numPr>
          <w:ilvl w:val="1"/>
          <w:numId w:val="1"/>
        </w:numPr>
        <w:spacing w:line="360" w:lineRule="auto"/>
        <w:jc w:val="both"/>
        <w:rPr>
          <w:rFonts w:ascii="Times New Roman" w:hAnsi="Times New Roman" w:cs="Times New Roman"/>
          <w:sz w:val="28"/>
          <w:szCs w:val="28"/>
        </w:rPr>
      </w:pPr>
      <w:bookmarkStart w:id="22" w:name="_Toc518563193"/>
      <w:r w:rsidRPr="0094255C">
        <w:rPr>
          <w:rFonts w:ascii="Times New Roman" w:hAnsi="Times New Roman" w:cs="Times New Roman"/>
          <w:sz w:val="28"/>
          <w:szCs w:val="28"/>
        </w:rPr>
        <w:t>Rainfall Prediction</w:t>
      </w:r>
      <w:bookmarkEnd w:id="22"/>
    </w:p>
    <w:p w:rsidR="005A12AA" w:rsidRDefault="006C48D7" w:rsidP="006045B1">
      <w:pPr>
        <w:spacing w:line="360" w:lineRule="auto"/>
        <w:jc w:val="both"/>
        <w:rPr>
          <w:lang w:val="en-GB"/>
        </w:rPr>
      </w:pPr>
      <w:r>
        <w:rPr>
          <w:lang w:val="en-GB"/>
        </w:rPr>
        <w:t>Following the implementation</w:t>
      </w:r>
      <w:r w:rsidR="009558A0">
        <w:rPr>
          <w:lang w:val="en-GB"/>
        </w:rPr>
        <w:t xml:space="preserve"> and analysis</w:t>
      </w:r>
      <w:r>
        <w:rPr>
          <w:lang w:val="en-GB"/>
        </w:rPr>
        <w:t xml:space="preserve"> of section </w:t>
      </w:r>
      <w:hyperlink w:anchor="Cluster Analysis" w:history="1">
        <w:r w:rsidRPr="006C48D7">
          <w:rPr>
            <w:rStyle w:val="Hyperlink"/>
            <w:lang w:val="en-GB"/>
          </w:rPr>
          <w:t>3.</w:t>
        </w:r>
        <w:r w:rsidRPr="006C48D7">
          <w:rPr>
            <w:rStyle w:val="Hyperlink"/>
            <w:lang w:val="en-GB"/>
          </w:rPr>
          <w:t>2</w:t>
        </w:r>
      </w:hyperlink>
      <w:r w:rsidR="00D60D5B">
        <w:rPr>
          <w:lang w:val="en-GB"/>
        </w:rPr>
        <w:t xml:space="preserve"> the next step will be to attempt rainfall prediction</w:t>
      </w:r>
      <w:r w:rsidR="00D9376B">
        <w:rPr>
          <w:lang w:val="en-GB"/>
        </w:rPr>
        <w:t xml:space="preserve"> which is treated</w:t>
      </w:r>
      <w:r w:rsidR="000F26E6">
        <w:rPr>
          <w:lang w:val="en-GB"/>
        </w:rPr>
        <w:t xml:space="preserve"> as a regression problem</w:t>
      </w:r>
      <w:r w:rsidR="00D60D5B">
        <w:rPr>
          <w:lang w:val="en-GB"/>
        </w:rPr>
        <w:t>.</w:t>
      </w:r>
      <w:r w:rsidR="005A12AA">
        <w:rPr>
          <w:lang w:val="en-GB"/>
        </w:rPr>
        <w:t xml:space="preserve"> Rainfall has been selected as the target</w:t>
      </w:r>
      <w:r w:rsidR="00B15AFD">
        <w:rPr>
          <w:lang w:val="en-GB"/>
        </w:rPr>
        <w:t xml:space="preserve"> variable in this case due to its direct influence on numerous industries such as agriculture for example. As previously mentioned in section 2, rainfall prediction can </w:t>
      </w:r>
      <w:r w:rsidR="00CB7D51">
        <w:rPr>
          <w:lang w:val="en-GB"/>
        </w:rPr>
        <w:t xml:space="preserve">substantially </w:t>
      </w:r>
      <w:r w:rsidR="00B15AFD">
        <w:rPr>
          <w:lang w:val="en-GB"/>
        </w:rPr>
        <w:t>influence</w:t>
      </w:r>
      <w:r w:rsidR="00D9376B">
        <w:rPr>
          <w:lang w:val="en-GB"/>
        </w:rPr>
        <w:t xml:space="preserve"> critical decisions in farming </w:t>
      </w:r>
      <w:r w:rsidR="00CB7D51">
        <w:rPr>
          <w:lang w:val="en-GB"/>
        </w:rPr>
        <w:t>such as when the optimal time</w:t>
      </w:r>
      <w:r w:rsidR="00D9376B">
        <w:rPr>
          <w:lang w:val="en-GB"/>
        </w:rPr>
        <w:t xml:space="preserve"> to sow or harvest a crop</w:t>
      </w:r>
      <w:r w:rsidR="00CB7D51">
        <w:rPr>
          <w:lang w:val="en-GB"/>
        </w:rPr>
        <w:t xml:space="preserve"> </w:t>
      </w:r>
      <w:r w:rsidR="00EF0538">
        <w:rPr>
          <w:lang w:val="en-GB"/>
        </w:rPr>
        <w:t>is</w:t>
      </w:r>
      <w:r w:rsidR="00D9376B">
        <w:rPr>
          <w:lang w:val="en-GB"/>
        </w:rPr>
        <w:t>.</w:t>
      </w:r>
    </w:p>
    <w:p w:rsidR="00B15AFD" w:rsidRDefault="00B15AFD" w:rsidP="006045B1">
      <w:pPr>
        <w:spacing w:line="360" w:lineRule="auto"/>
        <w:jc w:val="both"/>
        <w:rPr>
          <w:lang w:val="en-GB"/>
        </w:rPr>
      </w:pPr>
    </w:p>
    <w:p w:rsidR="00EF7CB7" w:rsidRDefault="00100DC1" w:rsidP="006045B1">
      <w:pPr>
        <w:spacing w:line="360" w:lineRule="auto"/>
        <w:jc w:val="both"/>
        <w:rPr>
          <w:lang w:val="en-GB"/>
        </w:rPr>
      </w:pPr>
      <w:r>
        <w:rPr>
          <w:lang w:val="en-GB"/>
        </w:rPr>
        <w:t xml:space="preserve"> Initially the prediction will provide rainfall forecasts an hour in advance.</w:t>
      </w:r>
      <w:r w:rsidR="007F6FB4">
        <w:rPr>
          <w:lang w:val="en-GB"/>
        </w:rPr>
        <w:t xml:space="preserve"> As the data is already in </w:t>
      </w:r>
      <w:r w:rsidR="00873E3E">
        <w:rPr>
          <w:lang w:val="en-GB"/>
        </w:rPr>
        <w:t>one-hour</w:t>
      </w:r>
      <w:r w:rsidR="007F6FB4">
        <w:rPr>
          <w:lang w:val="en-GB"/>
        </w:rPr>
        <w:t xml:space="preserve"> intervals, this is a natural starting point. It is possible that the dataset size may influence the training time of the selected algorithm meaning that hourly prediction will not be possible</w:t>
      </w:r>
      <w:r w:rsidR="000A59A0">
        <w:rPr>
          <w:lang w:val="en-GB"/>
        </w:rPr>
        <w:t>, although this is highly unlikely</w:t>
      </w:r>
      <w:r w:rsidR="007F6FB4">
        <w:rPr>
          <w:lang w:val="en-GB"/>
        </w:rPr>
        <w:t>. In that case, the data will be aggregated into intervals that are divisible by 24</w:t>
      </w:r>
      <w:r w:rsidR="00036A02">
        <w:rPr>
          <w:lang w:val="en-GB"/>
        </w:rPr>
        <w:t xml:space="preserve"> (i.e. predictions less than a day in advance)</w:t>
      </w:r>
      <w:r w:rsidR="007F6FB4">
        <w:rPr>
          <w:lang w:val="en-GB"/>
        </w:rPr>
        <w:t xml:space="preserve"> until the algorithm is capable of training and providing predictions within that chosen interval.</w:t>
      </w:r>
    </w:p>
    <w:p w:rsidR="00EF7CB7" w:rsidRPr="00EF7CB7" w:rsidRDefault="00EF7CB7" w:rsidP="006045B1">
      <w:pPr>
        <w:spacing w:line="360" w:lineRule="auto"/>
        <w:jc w:val="both"/>
        <w:rPr>
          <w:lang w:val="en-GB"/>
        </w:rPr>
      </w:pPr>
    </w:p>
    <w:p w:rsidR="00E95201" w:rsidRDefault="00E95201" w:rsidP="006045B1">
      <w:pPr>
        <w:pStyle w:val="Heading3"/>
        <w:numPr>
          <w:ilvl w:val="2"/>
          <w:numId w:val="1"/>
        </w:numPr>
        <w:spacing w:line="360" w:lineRule="auto"/>
        <w:jc w:val="both"/>
        <w:rPr>
          <w:rFonts w:ascii="Times New Roman" w:hAnsi="Times New Roman" w:cs="Times New Roman"/>
        </w:rPr>
      </w:pPr>
      <w:bookmarkStart w:id="23" w:name="_Toc518563194"/>
      <w:r w:rsidRPr="00856058">
        <w:rPr>
          <w:rFonts w:ascii="Times New Roman" w:hAnsi="Times New Roman" w:cs="Times New Roman"/>
        </w:rPr>
        <w:lastRenderedPageBreak/>
        <w:t>Selected Algorithm</w:t>
      </w:r>
      <w:bookmarkEnd w:id="23"/>
    </w:p>
    <w:p w:rsidR="0019140A" w:rsidRDefault="008E7CF9" w:rsidP="006045B1">
      <w:pPr>
        <w:spacing w:line="360" w:lineRule="auto"/>
        <w:jc w:val="both"/>
      </w:pPr>
      <w:r>
        <w:t xml:space="preserve">The algorithm that will be used </w:t>
      </w:r>
      <w:r w:rsidR="00967DA9">
        <w:t>to formulate rainfall predictions is XGBoost</w:t>
      </w:r>
      <w:r w:rsidR="00B909D9">
        <w:t xml:space="preserve"> (XGB)</w:t>
      </w:r>
      <w:r w:rsidR="00967DA9">
        <w:t xml:space="preserve"> </w:t>
      </w:r>
      <w:r w:rsidR="00967DA9">
        <w:fldChar w:fldCharType="begin"/>
      </w:r>
      <w:r w:rsidR="00967DA9">
        <w:instrText xml:space="preserve"> ADDIN ZOTERO_ITEM CSL_CITATION {"citationID":"OgW6IHYe","properties":{"formattedCitation":"({\\i{}Introduction to Boosted Trees \\uc0\\u8212{} xgboost 0.72 documentation}, no date)","plainCitation":"(Introduction to Boosted Trees — xgboost 0.72 documentation, no date)","noteIndex":0},"citationItems":[{"id":430,"uris":["http://zotero.org/users/4597499/items/BNJVR5RA"],"uri":["http://zotero.org/users/4597499/items/BNJVR5RA"],"itemData":{"id":430,"type":"webpage","title":"Introduction to Boosted Trees — xgboost 0.72 documentation","URL":"https://xgboost.readthedocs.io/en/latest/model.html","accessed":{"date-parts":[["2018",6,16]]}}}],"schema":"https://github.com/citation-style-language/schema/raw/master/csl-citation.json"} </w:instrText>
      </w:r>
      <w:r w:rsidR="00967DA9">
        <w:fldChar w:fldCharType="separate"/>
      </w:r>
      <w:r w:rsidR="00967DA9" w:rsidRPr="00967DA9">
        <w:rPr>
          <w:lang w:val="en-US"/>
        </w:rPr>
        <w:t>(</w:t>
      </w:r>
      <w:r w:rsidR="00967DA9" w:rsidRPr="00967DA9">
        <w:rPr>
          <w:i/>
          <w:iCs/>
          <w:lang w:val="en-US"/>
        </w:rPr>
        <w:t>Introduction to Boosted Trees — xgboost 0.72 documentation</w:t>
      </w:r>
      <w:r w:rsidR="00967DA9" w:rsidRPr="00967DA9">
        <w:rPr>
          <w:lang w:val="en-US"/>
        </w:rPr>
        <w:t xml:space="preserve">, </w:t>
      </w:r>
      <w:r w:rsidR="00967DA9">
        <w:rPr>
          <w:lang w:val="en-US"/>
        </w:rPr>
        <w:t>n.d.</w:t>
      </w:r>
      <w:r w:rsidR="00967DA9" w:rsidRPr="00967DA9">
        <w:rPr>
          <w:lang w:val="en-US"/>
        </w:rPr>
        <w:t>)</w:t>
      </w:r>
      <w:r w:rsidR="00967DA9">
        <w:fldChar w:fldCharType="end"/>
      </w:r>
      <w:r w:rsidR="00967DA9">
        <w:t>.</w:t>
      </w:r>
      <w:r w:rsidR="00B909D9">
        <w:t xml:space="preserve"> XGB is a</w:t>
      </w:r>
      <w:r w:rsidR="00C059C6">
        <w:t xml:space="preserve"> gradient boosted</w:t>
      </w:r>
      <w:r w:rsidR="00B909D9">
        <w:t xml:space="preserve"> tree </w:t>
      </w:r>
      <w:r w:rsidR="005810DB">
        <w:t>machine learning model.</w:t>
      </w:r>
      <w:r w:rsidR="00F65775">
        <w:t xml:space="preserve"> </w:t>
      </w:r>
      <w:r w:rsidR="009B3D78">
        <w:t xml:space="preserve">Gradient boosted trees function by creating multiple </w:t>
      </w:r>
      <w:r w:rsidR="00B50105">
        <w:t>decision trees sequentially but</w:t>
      </w:r>
      <w:r w:rsidR="00DB4B23">
        <w:t>,</w:t>
      </w:r>
      <w:r w:rsidR="00B50105">
        <w:t xml:space="preserve"> each tree fits to the residuals of the previous tree which combines multiple weak learners into one strong learner </w:t>
      </w:r>
      <w:r w:rsidR="00B50105">
        <w:fldChar w:fldCharType="begin"/>
      </w:r>
      <w:r w:rsidR="00B50105">
        <w:instrText xml:space="preserve"> ADDIN ZOTERO_ITEM CSL_CITATION {"citationID":"Zk0tljjR","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B50105">
        <w:fldChar w:fldCharType="separate"/>
      </w:r>
      <w:r w:rsidR="00B50105" w:rsidRPr="00B50105">
        <w:rPr>
          <w:lang w:val="en-US"/>
        </w:rPr>
        <w:t>(Géron, 2017)</w:t>
      </w:r>
      <w:r w:rsidR="00B50105">
        <w:fldChar w:fldCharType="end"/>
      </w:r>
      <w:r w:rsidR="00B50105">
        <w:t xml:space="preserve"> .</w:t>
      </w:r>
    </w:p>
    <w:p w:rsidR="0019140A" w:rsidRDefault="0019140A" w:rsidP="006045B1">
      <w:pPr>
        <w:spacing w:line="360" w:lineRule="auto"/>
        <w:jc w:val="both"/>
      </w:pPr>
    </w:p>
    <w:p w:rsidR="00820FAB" w:rsidRDefault="00F65775" w:rsidP="006045B1">
      <w:pPr>
        <w:spacing w:line="360" w:lineRule="auto"/>
        <w:jc w:val="both"/>
      </w:pPr>
      <w:r>
        <w:t>There are several reasons for selecting XGB for rainfall prediction.</w:t>
      </w:r>
      <w:r w:rsidR="0019140A">
        <w:t xml:space="preserve"> Firstly, despite the relatively large amount of rainfall experienced in Ireland, rainfall does not occur every day</w:t>
      </w:r>
      <w:r w:rsidR="007976CC">
        <w:t xml:space="preserve"> and especially not every hour</w:t>
      </w:r>
      <w:r w:rsidR="0019140A">
        <w:t>. Hence there will be a significant amount of zero values in the data. Most machine learning models have difficulty dealing with sparse data but XGB and tree based models in general do not suffer from this problem.</w:t>
      </w:r>
      <w:r w:rsidR="007976CC">
        <w:t xml:space="preserve"> </w:t>
      </w:r>
      <w:r w:rsidR="00820FAB">
        <w:t>Furthermore, tree based models are a</w:t>
      </w:r>
      <w:r w:rsidR="00920264">
        <w:t>lso capable of finding linear and</w:t>
      </w:r>
      <w:r w:rsidR="00820FAB">
        <w:t xml:space="preserve"> non-linear patterns in the data. This makes them a popular selection in many machine learning tasks. </w:t>
      </w:r>
      <w:r w:rsidR="00E158A8">
        <w:t xml:space="preserve">The final reason for </w:t>
      </w:r>
      <w:r w:rsidR="00820FAB">
        <w:t xml:space="preserve">choosing XGB </w:t>
      </w:r>
      <w:r w:rsidR="00E158A8">
        <w:t>is</w:t>
      </w:r>
      <w:r w:rsidR="00820FAB">
        <w:t xml:space="preserve"> it has not been implemented in any of the existing studies in section </w:t>
      </w:r>
      <w:r w:rsidR="00820FAB" w:rsidRPr="00330D62">
        <w:t>2.2</w:t>
      </w:r>
      <w:r w:rsidR="00977B09">
        <w:t xml:space="preserve"> despite the previously outlined advantages.</w:t>
      </w:r>
    </w:p>
    <w:p w:rsidR="0019140A" w:rsidRPr="00EF7CB7" w:rsidRDefault="0019140A"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4" w:name="_Toc518563195"/>
      <w:r w:rsidRPr="00856058">
        <w:rPr>
          <w:rFonts w:ascii="Times New Roman" w:hAnsi="Times New Roman" w:cs="Times New Roman"/>
        </w:rPr>
        <w:t>Cross Validation Strategy</w:t>
      </w:r>
      <w:bookmarkEnd w:id="24"/>
    </w:p>
    <w:p w:rsidR="00EF7CB7" w:rsidRDefault="009337D8" w:rsidP="006045B1">
      <w:pPr>
        <w:spacing w:line="360" w:lineRule="auto"/>
        <w:jc w:val="both"/>
      </w:pPr>
      <w:r>
        <w:t xml:space="preserve">Cross validation is an important </w:t>
      </w:r>
      <w:r w:rsidR="00893C59">
        <w:t>element in training a model.</w:t>
      </w:r>
      <w:r w:rsidR="00B04667">
        <w:t xml:space="preserve"> Cross validation is used to increase a mo</w:t>
      </w:r>
      <w:r w:rsidR="001304C5">
        <w:t>dels generalisation performance by training on a subset of the data and testing against another unseen subset of the data</w:t>
      </w:r>
      <w:r w:rsidR="009C78E0">
        <w:t xml:space="preserve"> </w:t>
      </w:r>
      <w:r w:rsidR="009C78E0">
        <w:fldChar w:fldCharType="begin"/>
      </w:r>
      <w:r w:rsidR="009C1059">
        <w:instrText xml:space="preserve"> ADDIN ZOTERO_ITEM CSL_CITATION {"citationID":"FXzl2s0X","properties":{"formattedCitation":"({\\i{}3.1. Cross-validation: evaluating estimator performance \\uc0\\u8212{} scikit-learn 0.19.1 documentation}, no date)","plainCitation":"(3.1. Cross-validation: evaluating estimator performance — scikit-learn 0.19.1 documentation, no date)","noteIndex":0},"citationItems":[{"id":432,"uris":["http://zotero.org/users/4597499/items/S4EH9F78"],"uri":["http://zotero.org/users/4597499/items/S4EH9F78"],"itemData":{"id":432,"type":"webpage","title":"3.1. Cross-validation: evaluating estimator performance — scikit-learn 0.19.1 documentation","URL":"http://scikit-learn.org/stable/modules/cross_validation.html","accessed":{"date-parts":[["2018",6,18]]}}}],"schema":"https://github.com/citation-style-language/schema/raw/master/csl-citation.json"} </w:instrText>
      </w:r>
      <w:r w:rsidR="009C78E0">
        <w:fldChar w:fldCharType="separate"/>
      </w:r>
      <w:r w:rsidR="009C1059" w:rsidRPr="009C1059">
        <w:rPr>
          <w:lang w:val="en-US"/>
        </w:rPr>
        <w:t>(</w:t>
      </w:r>
      <w:r w:rsidR="009C1059" w:rsidRPr="009C1059">
        <w:rPr>
          <w:i/>
          <w:iCs/>
          <w:lang w:val="en-US"/>
        </w:rPr>
        <w:t>3.1. Cross-validation: evaluating estimator performance — scikit-learn 0.19.1 documentation</w:t>
      </w:r>
      <w:r w:rsidR="009C1059" w:rsidRPr="009C1059">
        <w:rPr>
          <w:lang w:val="en-US"/>
        </w:rPr>
        <w:t xml:space="preserve">, </w:t>
      </w:r>
      <w:r w:rsidR="009C1059">
        <w:rPr>
          <w:lang w:val="en-US"/>
        </w:rPr>
        <w:t>n.d.</w:t>
      </w:r>
      <w:r w:rsidR="009C1059" w:rsidRPr="009C1059">
        <w:rPr>
          <w:lang w:val="en-US"/>
        </w:rPr>
        <w:t>)</w:t>
      </w:r>
      <w:r w:rsidR="009C78E0">
        <w:fldChar w:fldCharType="end"/>
      </w:r>
      <w:r w:rsidR="001304C5">
        <w:t>.</w:t>
      </w:r>
    </w:p>
    <w:p w:rsidR="003A7AEC" w:rsidRDefault="003A7AEC" w:rsidP="006045B1">
      <w:pPr>
        <w:spacing w:line="360" w:lineRule="auto"/>
        <w:jc w:val="both"/>
      </w:pPr>
    </w:p>
    <w:p w:rsidR="003A7AEC" w:rsidRDefault="000D58FF" w:rsidP="006045B1">
      <w:pPr>
        <w:spacing w:line="360" w:lineRule="auto"/>
        <w:jc w:val="both"/>
      </w:pPr>
      <w:r>
        <w:t>Since</w:t>
      </w:r>
      <w:r w:rsidR="003A7AEC">
        <w:t xml:space="preserve"> rainfall prediction will be treated as a time series problem based on the dataset described in section </w:t>
      </w:r>
      <w:r w:rsidR="003A7AEC" w:rsidRPr="00330D62">
        <w:t>3.1</w:t>
      </w:r>
      <w:r w:rsidR="003A7AEC">
        <w:t>, most conventional cross validation techniques such as K-Fold cross validation for example, will not suit as they do not maintain temporal order during the training process</w:t>
      </w:r>
      <w:r w:rsidR="00276383">
        <w:t xml:space="preserve"> or </w:t>
      </w:r>
      <w:r w:rsidR="006E558C">
        <w:t xml:space="preserve">alternatively, </w:t>
      </w:r>
      <w:r w:rsidR="00276383">
        <w:t>may suffer from data leakage</w:t>
      </w:r>
      <w:r w:rsidR="006E558C">
        <w:t>. Based on these</w:t>
      </w:r>
      <w:r w:rsidR="003A7AEC">
        <w:t xml:space="preserve"> requirement</w:t>
      </w:r>
      <w:r w:rsidR="006E558C">
        <w:t>s</w:t>
      </w:r>
      <w:r w:rsidR="003A7AEC">
        <w:t xml:space="preserve">, a method of cross validation commonly referred to as </w:t>
      </w:r>
      <w:r w:rsidR="00A36113">
        <w:t>forward</w:t>
      </w:r>
      <w:r w:rsidR="003A7AEC">
        <w:t xml:space="preserve"> </w:t>
      </w:r>
      <w:r w:rsidR="003948EC">
        <w:t>chaining</w:t>
      </w:r>
      <w:r w:rsidR="00767D35">
        <w:t>,</w:t>
      </w:r>
      <w:r w:rsidR="003A7AEC">
        <w:t xml:space="preserve"> will be used.</w:t>
      </w:r>
      <w:r w:rsidR="003E4EDC">
        <w:t xml:space="preserve"> </w:t>
      </w:r>
      <w:r w:rsidR="003948EC">
        <w:t>F</w:t>
      </w:r>
      <w:r w:rsidR="00720172">
        <w:t>orward</w:t>
      </w:r>
      <w:r w:rsidR="003948EC">
        <w:t xml:space="preserve"> chaining</w:t>
      </w:r>
      <w:r w:rsidR="00720172">
        <w:t xml:space="preserve"> cross validation operates by partitioning the data into a train a</w:t>
      </w:r>
      <w:r w:rsidR="00813180">
        <w:t>nd</w:t>
      </w:r>
      <w:r w:rsidR="00720172">
        <w:t xml:space="preserve"> test set like numerous other forms of validation techniques, but in this case only a small sample of the entire dataset is used for both the training set and test set</w:t>
      </w:r>
      <w:r w:rsidR="00436E68">
        <w:t xml:space="preserve">. Traditionally </w:t>
      </w:r>
      <w:r w:rsidR="0082601E">
        <w:t>the training and test set are split 75:25. After each validation round completes the training and test sets are offset by the number of elements in the first test set, thus maintaining temporal order of the data</w:t>
      </w:r>
      <w:r w:rsidR="00C10610">
        <w:t xml:space="preserve"> whilst also maintaining a </w:t>
      </w:r>
      <w:r w:rsidR="00C10610">
        <w:lastRenderedPageBreak/>
        <w:t>forward trajectory through the dataset</w:t>
      </w:r>
      <w:r w:rsidR="0082601E">
        <w:t>.</w:t>
      </w:r>
      <w:r w:rsidR="005C094A">
        <w:t xml:space="preserve"> </w:t>
      </w:r>
      <w:r w:rsidR="00D43043">
        <w:t xml:space="preserve">The original test set is then added to the training set and a new model is trained on this larger training dataset. </w:t>
      </w:r>
      <w:r w:rsidR="003E4EDC">
        <w:t xml:space="preserve">A graphical example of </w:t>
      </w:r>
      <w:r w:rsidR="00D43043">
        <w:t xml:space="preserve">forward chaining </w:t>
      </w:r>
      <w:r w:rsidR="003E4EDC">
        <w:t>cross validation can be found in figure 1</w:t>
      </w:r>
      <w:r w:rsidR="00D43043">
        <w:t xml:space="preserve"> </w:t>
      </w:r>
      <w:r w:rsidR="00D43043">
        <w:fldChar w:fldCharType="begin"/>
      </w:r>
      <w:r w:rsidR="00D43043">
        <w:instrText xml:space="preserve"> ADDIN ZOTERO_ITEM CSL_CITATION {"citationID":"5IoZSH3X","properties":{"formattedCitation":"(Sergeev, 2018)","plainCitation":"(Sergeev, 2018)","noteIndex":0},"citationItems":[{"id":454,"uris":["http://zotero.org/users/4597499/items/SRQ6ZEKD"],"uri":["http://zotero.org/users/4597499/items/SRQ6ZEKD"],"itemData":{"id":454,"type":"post-weblog","title":"Open Machine Learning Course. Topic 9. Part 1. Time series analysis in Python","container-title":"Medium","abstract":"Hi there!","URL":"https://medium.com/open-machine-learning-course/open-machine-learning-course-topic-9-time-series-analysis-in-python-a270cb05e0b3","author":[{"family":"Sergeev","given":"Dmitriy"}],"issued":{"date-parts":[["2018",4,10]]},"accessed":{"date-parts":[["2018",7,5]]}}}],"schema":"https://github.com/citation-style-language/schema/raw/master/csl-citation.json"} </w:instrText>
      </w:r>
      <w:r w:rsidR="00D43043">
        <w:fldChar w:fldCharType="separate"/>
      </w:r>
      <w:r w:rsidR="00D43043">
        <w:rPr>
          <w:noProof/>
        </w:rPr>
        <w:t>(Sergeev, 2018)</w:t>
      </w:r>
      <w:r w:rsidR="00D43043">
        <w:fldChar w:fldCharType="end"/>
      </w:r>
      <w:r w:rsidR="003E4EDC">
        <w:t>.</w:t>
      </w:r>
    </w:p>
    <w:p w:rsidR="003E4EDC" w:rsidRDefault="003E4EDC" w:rsidP="006045B1">
      <w:pPr>
        <w:spacing w:line="360" w:lineRule="auto"/>
        <w:jc w:val="both"/>
      </w:pPr>
    </w:p>
    <w:p w:rsidR="00D43043" w:rsidRDefault="00D43043" w:rsidP="00D43043">
      <w:r>
        <w:fldChar w:fldCharType="begin"/>
      </w:r>
      <w:r>
        <w:instrText xml:space="preserve"> INCLUDEPICTURE "https://cdn-images-1.medium.com/max/1600/1*6ujHlGolRTGvspeUDRe1EA.png" \* MERGEFORMATINET </w:instrText>
      </w:r>
      <w:r>
        <w:fldChar w:fldCharType="separate"/>
      </w:r>
      <w:r>
        <w:rPr>
          <w:noProof/>
        </w:rPr>
        <w:drawing>
          <wp:inline distT="0" distB="0" distL="0" distR="0">
            <wp:extent cx="5907405" cy="2352851"/>
            <wp:effectExtent l="0" t="0" r="0" b="0"/>
            <wp:docPr id="30" name="Picture 30" descr="https://cdn-images-1.medium.com/max/1600/1*6ujHlGolRTGvspeUDRe1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cdn-images-1.medium.com/max/1600/1*6ujHlGolRTGvspeUDRe1E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808" cy="2360181"/>
                    </a:xfrm>
                    <a:prstGeom prst="rect">
                      <a:avLst/>
                    </a:prstGeom>
                    <a:noFill/>
                    <a:ln>
                      <a:noFill/>
                    </a:ln>
                  </pic:spPr>
                </pic:pic>
              </a:graphicData>
            </a:graphic>
          </wp:inline>
        </w:drawing>
      </w:r>
      <w:r>
        <w:fldChar w:fldCharType="end"/>
      </w:r>
    </w:p>
    <w:p w:rsidR="00075A53" w:rsidRDefault="00075A53" w:rsidP="003F1CB8">
      <w:pPr>
        <w:jc w:val="both"/>
      </w:pPr>
    </w:p>
    <w:p w:rsidR="00075A53" w:rsidRPr="00D43043" w:rsidRDefault="00075A53" w:rsidP="007F2EDE">
      <w:pPr>
        <w:pStyle w:val="Caption"/>
        <w:spacing w:line="360" w:lineRule="auto"/>
        <w:jc w:val="both"/>
        <w:rPr>
          <w:i w:val="0"/>
          <w:color w:val="000000" w:themeColor="text1"/>
          <w:sz w:val="24"/>
          <w:szCs w:val="24"/>
        </w:rPr>
      </w:pPr>
      <w:bookmarkStart w:id="25" w:name="_Toc518574566"/>
      <w:r w:rsidRPr="00D43043">
        <w:rPr>
          <w:b/>
          <w:color w:val="000000" w:themeColor="text1"/>
          <w:sz w:val="24"/>
          <w:szCs w:val="24"/>
        </w:rPr>
        <w:t xml:space="preserve">Figure </w:t>
      </w:r>
      <w:r w:rsidRPr="00D43043">
        <w:rPr>
          <w:b/>
          <w:color w:val="000000" w:themeColor="text1"/>
          <w:sz w:val="24"/>
          <w:szCs w:val="24"/>
        </w:rPr>
        <w:fldChar w:fldCharType="begin"/>
      </w:r>
      <w:r w:rsidRPr="00D43043">
        <w:rPr>
          <w:b/>
          <w:color w:val="000000" w:themeColor="text1"/>
          <w:sz w:val="24"/>
          <w:szCs w:val="24"/>
        </w:rPr>
        <w:instrText xml:space="preserve"> SEQ Figure \* ARABIC </w:instrText>
      </w:r>
      <w:r w:rsidRPr="00D43043">
        <w:rPr>
          <w:b/>
          <w:color w:val="000000" w:themeColor="text1"/>
          <w:sz w:val="24"/>
          <w:szCs w:val="24"/>
        </w:rPr>
        <w:fldChar w:fldCharType="separate"/>
      </w:r>
      <w:r w:rsidR="00872FB8">
        <w:rPr>
          <w:b/>
          <w:noProof/>
          <w:color w:val="000000" w:themeColor="text1"/>
          <w:sz w:val="24"/>
          <w:szCs w:val="24"/>
        </w:rPr>
        <w:t>1</w:t>
      </w:r>
      <w:r w:rsidRPr="00D43043">
        <w:rPr>
          <w:b/>
          <w:color w:val="000000" w:themeColor="text1"/>
          <w:sz w:val="24"/>
          <w:szCs w:val="24"/>
        </w:rPr>
        <w:fldChar w:fldCharType="end"/>
      </w:r>
      <w:r w:rsidRPr="00D43043">
        <w:rPr>
          <w:color w:val="000000" w:themeColor="text1"/>
          <w:sz w:val="24"/>
          <w:szCs w:val="24"/>
        </w:rPr>
        <w:t>.</w:t>
      </w:r>
      <w:r w:rsidRPr="00D43043">
        <w:rPr>
          <w:i w:val="0"/>
          <w:color w:val="000000" w:themeColor="text1"/>
          <w:sz w:val="24"/>
          <w:szCs w:val="24"/>
        </w:rPr>
        <w:t xml:space="preserve"> </w:t>
      </w:r>
      <w:r w:rsidR="005C1DED" w:rsidRPr="00D43043">
        <w:rPr>
          <w:color w:val="000000" w:themeColor="text1"/>
          <w:sz w:val="24"/>
          <w:szCs w:val="24"/>
        </w:rPr>
        <w:t>Graphical implementation of</w:t>
      </w:r>
      <w:r w:rsidRPr="00D43043">
        <w:rPr>
          <w:color w:val="000000" w:themeColor="text1"/>
          <w:sz w:val="24"/>
          <w:szCs w:val="24"/>
        </w:rPr>
        <w:t xml:space="preserve"> forward</w:t>
      </w:r>
      <w:r w:rsidR="00D43043" w:rsidRPr="00D43043">
        <w:rPr>
          <w:color w:val="000000" w:themeColor="text1"/>
          <w:sz w:val="24"/>
          <w:szCs w:val="24"/>
        </w:rPr>
        <w:t xml:space="preserve"> chaining</w:t>
      </w:r>
      <w:r w:rsidRPr="00D43043">
        <w:rPr>
          <w:color w:val="000000" w:themeColor="text1"/>
          <w:sz w:val="24"/>
          <w:szCs w:val="24"/>
        </w:rPr>
        <w:t xml:space="preserve"> cross validation.</w:t>
      </w:r>
      <w:bookmarkEnd w:id="25"/>
    </w:p>
    <w:p w:rsidR="001304C5" w:rsidRPr="00EF7CB7" w:rsidRDefault="001304C5" w:rsidP="007F2EDE">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6" w:name="_Toc518563196"/>
      <w:r w:rsidRPr="00856058">
        <w:rPr>
          <w:rFonts w:ascii="Times New Roman" w:hAnsi="Times New Roman" w:cs="Times New Roman"/>
        </w:rPr>
        <w:t>Evaluation Metric</w:t>
      </w:r>
      <w:bookmarkEnd w:id="26"/>
    </w:p>
    <w:p w:rsidR="00174BB6" w:rsidRDefault="00DC1012" w:rsidP="006045B1">
      <w:pPr>
        <w:spacing w:line="360" w:lineRule="auto"/>
        <w:jc w:val="both"/>
      </w:pPr>
      <w:r>
        <w:t>There are numerous pos</w:t>
      </w:r>
      <w:r w:rsidR="007474B2">
        <w:t xml:space="preserve">sible evaluation metrics for regression problems. Two of the most frequently used metrics as described by </w:t>
      </w:r>
      <w:r w:rsidR="007474B2">
        <w:fldChar w:fldCharType="begin"/>
      </w:r>
      <w:r w:rsidR="007474B2">
        <w:instrText xml:space="preserve"> ADDIN ZOTERO_ITEM CSL_CITATION {"citationID":"zqFG7RdE","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474B2">
        <w:fldChar w:fldCharType="separate"/>
      </w:r>
      <w:r w:rsidR="007474B2" w:rsidRPr="007474B2">
        <w:rPr>
          <w:lang w:val="en-US"/>
        </w:rPr>
        <w:t>(Géron, 2017)</w:t>
      </w:r>
      <w:r w:rsidR="007474B2">
        <w:fldChar w:fldCharType="end"/>
      </w:r>
      <w:r w:rsidR="007474B2">
        <w:t xml:space="preserve"> are Mean </w:t>
      </w:r>
      <w:r w:rsidR="005E03FD">
        <w:t>Squared Error (MS</w:t>
      </w:r>
      <w:r w:rsidR="007474B2">
        <w:t>E) and Root Mean Squared Error (RMSE)</w:t>
      </w:r>
      <w:r w:rsidR="007E58C8">
        <w:t>.</w:t>
      </w:r>
      <w:r w:rsidR="005E03FD">
        <w:t xml:space="preserve"> </w:t>
      </w:r>
      <w:r w:rsidR="00A7248C">
        <w:t>These metrics are essentially the same as getting the square root of the MSE gives the RMSE. Another metric commonly used is Mean Absolute Error (MAE)</w:t>
      </w:r>
      <w:r w:rsidR="00CC4014">
        <w:t xml:space="preserve">. Both RMSE and MAE are similar in that they give a result in the range of 0 to </w:t>
      </w:r>
      <w:r w:rsidR="00CC4014">
        <w:sym w:font="Symbol" w:char="F0A5"/>
      </w:r>
      <w:r w:rsidR="007D5E2C">
        <w:t xml:space="preserve"> where a result closer to 0 is better</w:t>
      </w:r>
      <w:r w:rsidR="00C041DC">
        <w:t xml:space="preserve">. The </w:t>
      </w:r>
      <w:r w:rsidR="006F4891">
        <w:t>main difference between</w:t>
      </w:r>
      <w:r w:rsidR="00C041DC">
        <w:t xml:space="preserve"> RMSE and MAE is</w:t>
      </w:r>
      <w:r w:rsidR="00847025">
        <w:t>,</w:t>
      </w:r>
      <w:r w:rsidR="00C041DC">
        <w:t xml:space="preserve"> MAE is less sensitive to outliers</w:t>
      </w:r>
      <w:r w:rsidR="00EB68A7">
        <w:t>.</w:t>
      </w:r>
      <w:r w:rsidR="00056156">
        <w:t xml:space="preserve"> </w:t>
      </w:r>
      <w:r w:rsidR="00C26E03">
        <w:t>This characteristic occurs as RMSE squares the errors, therefore giving a larger weight to larger errors</w:t>
      </w:r>
      <w:r w:rsidR="0046618C">
        <w:t xml:space="preserve"> caused by outliers</w:t>
      </w:r>
      <w:r w:rsidR="00C26E03">
        <w:t>.</w:t>
      </w:r>
      <w:r w:rsidR="007A5444">
        <w:t xml:space="preserve"> </w:t>
      </w:r>
      <w:r w:rsidR="00056156">
        <w:t>Despite this</w:t>
      </w:r>
      <w:r w:rsidR="00C26E03">
        <w:t>,</w:t>
      </w:r>
      <w:r w:rsidR="00056156">
        <w:t xml:space="preserve"> both evaluation metrics will be used with a particular focus on RMSE as </w:t>
      </w:r>
      <w:r w:rsidR="00056156">
        <w:fldChar w:fldCharType="begin"/>
      </w:r>
      <w:r w:rsidR="00056156">
        <w:instrText xml:space="preserve"> ADDIN ZOTERO_ITEM CSL_CITATION {"citationID":"5spGRToD","properties":{"formattedCitation":"(Chai and Draxler, 2014)","plainCitation":"(Chai and Draxler, 2014)","noteIndex":0},"citationItems":[{"id":438,"uris":["http://zotero.org/users/4597499/items/F3ZYL9IF"],"uri":["http://zotero.org/users/4597499/items/F3ZYL9IF"],"itemData":{"id":438,"type":"article-journal","title":"Root mean square error (RMSE) or mean absolute error (MAE)? – Arguments against avoiding RMSE in the literature","container-title":"Geoscientific Model Development","page":"1247-1250","volume":"7","issue":"3","source":"Crossref","abstract":"Both the root mean square error (RMSE) and the mean absolute error (MAE) are regularly employed in model evaluation studies. Willmott and Matsuura (2005) have suggested that the RMSE is not a good indicator of average model performance and might 5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10 or adding the RMSE measures could be more beneﬁ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ﬁes the triangle inequality requirement for a dis15 tance metric whereas Willmott et al. (2009) indicated that the sums-of-squares-based statistics do not satisfy this rule. In the end, we discussed some circumstances where using the RMSE will be more beneﬁcial. However, we do not contend that the RMSE is superior over the MAE. Instead, a combination of metrics, including but certainly not limited to RMSEs and MAEs, are often required to assess model performance.","URL":"http://www.geosci-model-dev.net/7/1247/2014/","DOI":"10.5194/gmd-7-1247-2014","ISSN":"1991-9603","shortTitle":"Root mean square error (RMSE) or mean absolute error (MAE)?","language":"en","author":[{"family":"Chai","given":"T."},{"family":"Draxler","given":"R. R."}],"issued":{"date-parts":[["2014",6,30]]},"accessed":{"date-parts":[["2018",6,18]]}}}],"schema":"https://github.com/citation-style-language/schema/raw/master/csl-citation.json"} </w:instrText>
      </w:r>
      <w:r w:rsidR="00056156">
        <w:fldChar w:fldCharType="separate"/>
      </w:r>
      <w:r w:rsidR="00056156">
        <w:rPr>
          <w:noProof/>
        </w:rPr>
        <w:t>(Chai and Draxler, 2014)</w:t>
      </w:r>
      <w:r w:rsidR="00056156">
        <w:fldChar w:fldCharType="end"/>
      </w:r>
      <w:r w:rsidR="00056156">
        <w:t xml:space="preserve"> outline that RMSE is often used in meteorology.</w:t>
      </w:r>
    </w:p>
    <w:p w:rsidR="00174BB6" w:rsidRDefault="00174BB6" w:rsidP="00174BB6">
      <w:r>
        <w:br w:type="page"/>
      </w:r>
    </w:p>
    <w:p w:rsidR="00EF7CB7" w:rsidRDefault="00174BB6" w:rsidP="00BB0DE7">
      <w:pPr>
        <w:pStyle w:val="Heading1"/>
        <w:numPr>
          <w:ilvl w:val="0"/>
          <w:numId w:val="1"/>
        </w:numPr>
        <w:spacing w:line="360" w:lineRule="auto"/>
        <w:jc w:val="both"/>
        <w:rPr>
          <w:rFonts w:ascii="Times New Roman" w:hAnsi="Times New Roman" w:cs="Times New Roman"/>
          <w:sz w:val="28"/>
          <w:szCs w:val="28"/>
        </w:rPr>
      </w:pPr>
      <w:bookmarkStart w:id="27" w:name="_Toc518563197"/>
      <w:r w:rsidRPr="00174BB6">
        <w:rPr>
          <w:rFonts w:ascii="Times New Roman" w:hAnsi="Times New Roman" w:cs="Times New Roman"/>
          <w:sz w:val="28"/>
          <w:szCs w:val="28"/>
        </w:rPr>
        <w:lastRenderedPageBreak/>
        <w:t>Research Findings and Analysis</w:t>
      </w:r>
      <w:bookmarkEnd w:id="27"/>
    </w:p>
    <w:p w:rsidR="00291891" w:rsidRDefault="00BB0DE7" w:rsidP="00BB0DE7">
      <w:pPr>
        <w:pStyle w:val="Heading2"/>
        <w:numPr>
          <w:ilvl w:val="1"/>
          <w:numId w:val="1"/>
        </w:numPr>
        <w:spacing w:line="360" w:lineRule="auto"/>
        <w:jc w:val="both"/>
        <w:rPr>
          <w:rFonts w:ascii="Times New Roman" w:hAnsi="Times New Roman" w:cs="Times New Roman"/>
          <w:sz w:val="28"/>
          <w:szCs w:val="28"/>
        </w:rPr>
      </w:pPr>
      <w:bookmarkStart w:id="28" w:name="_Toc518563198"/>
      <w:r>
        <w:rPr>
          <w:rFonts w:ascii="Times New Roman" w:hAnsi="Times New Roman" w:cs="Times New Roman"/>
          <w:sz w:val="28"/>
          <w:szCs w:val="28"/>
        </w:rPr>
        <w:t>Automated Data Retrieval</w:t>
      </w:r>
      <w:bookmarkEnd w:id="28"/>
    </w:p>
    <w:p w:rsidR="002434FC" w:rsidRDefault="002434FC" w:rsidP="00BB0DE7">
      <w:pPr>
        <w:spacing w:line="360" w:lineRule="auto"/>
        <w:jc w:val="both"/>
        <w:rPr>
          <w:lang w:val="en-GB"/>
        </w:rPr>
      </w:pPr>
      <w:r>
        <w:rPr>
          <w:lang w:val="en-GB"/>
        </w:rPr>
        <w:t xml:space="preserve">There are two programming languages predominantly used in the data science/data analysis sector, Python and R. For the purpose of this research Python will be used due to the vast quantity of </w:t>
      </w:r>
      <w:r w:rsidR="00374A4D">
        <w:rPr>
          <w:lang w:val="en-GB"/>
        </w:rPr>
        <w:t xml:space="preserve">existing </w:t>
      </w:r>
      <w:r>
        <w:rPr>
          <w:lang w:val="en-GB"/>
        </w:rPr>
        <w:t xml:space="preserve">packages and associated documentation </w:t>
      </w:r>
      <w:r w:rsidR="00374A4D">
        <w:rPr>
          <w:lang w:val="en-GB"/>
        </w:rPr>
        <w:t>that can</w:t>
      </w:r>
      <w:r>
        <w:rPr>
          <w:lang w:val="en-GB"/>
        </w:rPr>
        <w:t xml:space="preserve"> help perform almost any task. </w:t>
      </w:r>
      <w:r w:rsidR="00374A4D">
        <w:rPr>
          <w:lang w:val="en-GB"/>
        </w:rPr>
        <w:t>Packages such as Matplotlib</w:t>
      </w:r>
      <w:r w:rsidR="00C1603C">
        <w:rPr>
          <w:lang w:val="en-GB"/>
        </w:rPr>
        <w:t xml:space="preserve"> </w:t>
      </w:r>
      <w:r w:rsidR="00C1603C" w:rsidRPr="00236619">
        <w:rPr>
          <w:lang w:val="en-GB"/>
        </w:rPr>
        <w:fldChar w:fldCharType="begin"/>
      </w:r>
      <w:r w:rsidR="001A4125" w:rsidRPr="00236619">
        <w:rPr>
          <w:lang w:val="en-GB"/>
        </w:rPr>
        <w:instrText xml:space="preserve"> ADDIN ZOTERO_ITEM CSL_CITATION {"citationID":"Beb5UFys","properties":{"formattedCitation":"({\\i{}Matplotlib: Python plotting \\uc0\\u8212{} Matplotlib 2.2.2 documentation}, no date)","plainCitation":"(Matplotlib: Python plotting — Matplotlib 2.2.2 documentation, no date)","noteIndex":0},"citationItems":[{"id":439,"uris":["http://zotero.org/users/4597499/items/F8WJS6VB"],"uri":["http://zotero.org/users/4597499/items/F8WJS6VB"],"itemData":{"id":439,"type":"webpage","title":"Matplotlib: Python plotting — Matplotlib 2.2.2 documentation","URL":"https://matplotlib.org/","accessed":{"date-parts":[["2018",6,20]]}}}],"schema":"https://github.com/citation-style-language/schema/raw/master/csl-citation.json"} </w:instrText>
      </w:r>
      <w:r w:rsidR="00C1603C" w:rsidRPr="00236619">
        <w:rPr>
          <w:lang w:val="en-GB"/>
        </w:rPr>
        <w:fldChar w:fldCharType="separate"/>
      </w:r>
      <w:r w:rsidR="001A4125" w:rsidRPr="00236619">
        <w:rPr>
          <w:lang w:val="en-US"/>
        </w:rPr>
        <w:t>(</w:t>
      </w:r>
      <w:r w:rsidR="001A4125" w:rsidRPr="00236619">
        <w:rPr>
          <w:iCs/>
          <w:lang w:val="en-US"/>
        </w:rPr>
        <w:t>Matplotlib: Python plotting — Matplotlib 2.2.2 documentation</w:t>
      </w:r>
      <w:r w:rsidR="001A4125" w:rsidRPr="00236619">
        <w:rPr>
          <w:lang w:val="en-US"/>
        </w:rPr>
        <w:t>, n.d.)</w:t>
      </w:r>
      <w:r w:rsidR="00C1603C" w:rsidRPr="00236619">
        <w:rPr>
          <w:lang w:val="en-GB"/>
        </w:rPr>
        <w:fldChar w:fldCharType="end"/>
      </w:r>
      <w:r w:rsidR="00374A4D" w:rsidRPr="00236619">
        <w:rPr>
          <w:lang w:val="en-GB"/>
        </w:rPr>
        <w:t xml:space="preserve"> and Seaborn</w:t>
      </w:r>
      <w:r w:rsidR="001A4125" w:rsidRPr="00236619">
        <w:rPr>
          <w:lang w:val="en-GB"/>
        </w:rPr>
        <w:t xml:space="preserve"> </w:t>
      </w:r>
      <w:r w:rsidR="001A4125" w:rsidRPr="00236619">
        <w:rPr>
          <w:lang w:val="en-GB"/>
        </w:rPr>
        <w:fldChar w:fldCharType="begin"/>
      </w:r>
      <w:r w:rsidR="001A4125" w:rsidRPr="00236619">
        <w:rPr>
          <w:lang w:val="en-GB"/>
        </w:rPr>
        <w:instrText xml:space="preserve"> ADDIN ZOTERO_ITEM CSL_CITATION {"citationID":"jlSBOh7d","properties":{"formattedCitation":"({\\i{}seaborn: statistical data visualization \\uc0\\u8212{} seaborn 0.8.1 documentation}, no date)","plainCitation":"(seaborn: statistical data visualization — seaborn 0.8.1 documentation, no date)","noteIndex":0},"citationItems":[{"id":441,"uris":["http://zotero.org/users/4597499/items/5CEUTQF4"],"uri":["http://zotero.org/users/4597499/items/5CEUTQF4"],"itemData":{"id":441,"type":"webpage","title":"seaborn: statistical data visualization — seaborn 0.8.1 documentation","URL":"https://seaborn.pydata.org/","accessed":{"date-parts":[["2018",6,20]]}}}],"schema":"https://github.com/citation-style-language/schema/raw/master/csl-citation.json"} </w:instrText>
      </w:r>
      <w:r w:rsidR="001A4125" w:rsidRPr="00236619">
        <w:rPr>
          <w:lang w:val="en-GB"/>
        </w:rPr>
        <w:fldChar w:fldCharType="separate"/>
      </w:r>
      <w:r w:rsidR="001A4125" w:rsidRPr="00236619">
        <w:rPr>
          <w:lang w:val="en-US"/>
        </w:rPr>
        <w:t>(</w:t>
      </w:r>
      <w:r w:rsidR="001A4125" w:rsidRPr="00236619">
        <w:rPr>
          <w:iCs/>
          <w:lang w:val="en-US"/>
        </w:rPr>
        <w:t>seaborn: statistical data visualization — seaborn 0.8.1 documentation</w:t>
      </w:r>
      <w:r w:rsidR="001A4125" w:rsidRPr="00236619">
        <w:rPr>
          <w:lang w:val="en-US"/>
        </w:rPr>
        <w:t>, n.d.)</w:t>
      </w:r>
      <w:r w:rsidR="001A4125" w:rsidRPr="00236619">
        <w:rPr>
          <w:lang w:val="en-GB"/>
        </w:rPr>
        <w:fldChar w:fldCharType="end"/>
      </w:r>
      <w:r w:rsidR="00374A4D" w:rsidRPr="00236619">
        <w:rPr>
          <w:lang w:val="en-GB"/>
        </w:rPr>
        <w:t xml:space="preserve"> for example will be use</w:t>
      </w:r>
      <w:r w:rsidR="00374A4D">
        <w:rPr>
          <w:lang w:val="en-GB"/>
        </w:rPr>
        <w:t>d to generate plots throughout the remainder of the document.</w:t>
      </w:r>
    </w:p>
    <w:p w:rsidR="002434FC" w:rsidRDefault="002434FC" w:rsidP="00BB0DE7">
      <w:pPr>
        <w:spacing w:line="360" w:lineRule="auto"/>
        <w:jc w:val="both"/>
        <w:rPr>
          <w:lang w:val="en-GB"/>
        </w:rPr>
      </w:pPr>
    </w:p>
    <w:p w:rsidR="00BB0DE7" w:rsidRDefault="00477431" w:rsidP="00BB0DE7">
      <w:pPr>
        <w:spacing w:line="360" w:lineRule="auto"/>
        <w:jc w:val="both"/>
        <w:rPr>
          <w:lang w:val="en-GB"/>
        </w:rPr>
      </w:pPr>
      <w:r>
        <w:rPr>
          <w:lang w:val="en-GB"/>
        </w:rPr>
        <w:t xml:space="preserve">As this research is </w:t>
      </w:r>
      <w:r w:rsidR="008B7653">
        <w:rPr>
          <w:lang w:val="en-GB"/>
        </w:rPr>
        <w:t>focused on using past data, an explanation of the data gathering process will be described in this section.</w:t>
      </w:r>
      <w:r w:rsidR="00BB46E4">
        <w:rPr>
          <w:lang w:val="en-GB"/>
        </w:rPr>
        <w:t xml:space="preserve"> </w:t>
      </w:r>
      <w:r w:rsidR="009F6D8F">
        <w:rPr>
          <w:lang w:val="en-GB"/>
        </w:rPr>
        <w:t>As P</w:t>
      </w:r>
      <w:r w:rsidR="00FC566F">
        <w:rPr>
          <w:lang w:val="en-GB"/>
        </w:rPr>
        <w:t>ython was the chosen programming language, a package that would allow automated scraping of websites was required. This require</w:t>
      </w:r>
      <w:r w:rsidR="00541545">
        <w:rPr>
          <w:lang w:val="en-GB"/>
        </w:rPr>
        <w:t>ment was fulfilled by Beautiful S</w:t>
      </w:r>
      <w:r w:rsidR="00FC566F">
        <w:rPr>
          <w:lang w:val="en-GB"/>
        </w:rPr>
        <w:t>oup</w:t>
      </w:r>
      <w:r w:rsidR="00541545" w:rsidRPr="00541545">
        <w:rPr>
          <w:lang w:val="en-GB"/>
        </w:rPr>
        <w:t xml:space="preserve"> </w:t>
      </w:r>
      <w:r w:rsidR="00541545" w:rsidRPr="00541545">
        <w:rPr>
          <w:lang w:val="en-GB"/>
        </w:rPr>
        <w:fldChar w:fldCharType="begin"/>
      </w:r>
      <w:r w:rsidR="00541545" w:rsidRPr="00541545">
        <w:rPr>
          <w:lang w:val="en-GB"/>
        </w:rPr>
        <w:instrText xml:space="preserve"> ADDIN ZOTERO_ITEM CSL_CITATION {"citationID":"dFdub6sm","properties":{"formattedCitation":"({\\i{}Beautiful Soup Documentation \\uc0\\u8212{} Beautiful Soup 4.4.0 documentation}, no date)","plainCitation":"(Beautiful Soup Documentation — Beautiful Soup 4.4.0 documentation, no date)","noteIndex":0},"citationItems":[{"id":443,"uris":["http://zotero.org/users/4597499/items/DFPPKNT8"],"uri":["http://zotero.org/users/4597499/items/DFPPKNT8"],"itemData":{"id":443,"type":"webpage","title":"Beautiful Soup Documentation — Beautiful Soup 4.4.0 documentation","URL":"https://www.crummy.com/software/BeautifulSoup/bs4/doc/","accessed":{"date-parts":[["2018",6,20]]}}}],"schema":"https://github.com/citation-style-language/schema/raw/master/csl-citation.json"} </w:instrText>
      </w:r>
      <w:r w:rsidR="00541545" w:rsidRPr="00541545">
        <w:rPr>
          <w:lang w:val="en-GB"/>
        </w:rPr>
        <w:fldChar w:fldCharType="separate"/>
      </w:r>
      <w:r w:rsidR="00541545" w:rsidRPr="00541545">
        <w:rPr>
          <w:lang w:val="en-US"/>
        </w:rPr>
        <w:t>(</w:t>
      </w:r>
      <w:r w:rsidR="00541545" w:rsidRPr="00541545">
        <w:rPr>
          <w:iCs/>
          <w:lang w:val="en-US"/>
        </w:rPr>
        <w:t>Beautiful Soup Documentation — Beautiful Soup 4.4.0 documentation</w:t>
      </w:r>
      <w:r w:rsidR="00541545" w:rsidRPr="00541545">
        <w:rPr>
          <w:lang w:val="en-US"/>
        </w:rPr>
        <w:t xml:space="preserve">, </w:t>
      </w:r>
      <w:r w:rsidR="00AB2CC6">
        <w:rPr>
          <w:lang w:val="en-US"/>
        </w:rPr>
        <w:t>n.d.</w:t>
      </w:r>
      <w:r w:rsidR="00541545" w:rsidRPr="00541545">
        <w:rPr>
          <w:lang w:val="en-US"/>
        </w:rPr>
        <w:t>)</w:t>
      </w:r>
      <w:r w:rsidR="00541545" w:rsidRPr="00541545">
        <w:rPr>
          <w:lang w:val="en-GB"/>
        </w:rPr>
        <w:fldChar w:fldCharType="end"/>
      </w:r>
      <w:r w:rsidR="00FC566F">
        <w:rPr>
          <w:lang w:val="en-GB"/>
        </w:rPr>
        <w:t>.</w:t>
      </w:r>
    </w:p>
    <w:p w:rsidR="00F06E3A" w:rsidRDefault="00F06E3A" w:rsidP="00BB0DE7">
      <w:pPr>
        <w:spacing w:line="360" w:lineRule="auto"/>
        <w:jc w:val="both"/>
        <w:rPr>
          <w:lang w:val="en-GB"/>
        </w:rPr>
      </w:pPr>
    </w:p>
    <w:p w:rsidR="00F06E3A" w:rsidRDefault="00F06E3A" w:rsidP="00BB0DE7">
      <w:pPr>
        <w:spacing w:line="360" w:lineRule="auto"/>
        <w:jc w:val="both"/>
        <w:rPr>
          <w:lang w:val="en-GB"/>
        </w:rPr>
      </w:pPr>
      <w:r>
        <w:rPr>
          <w:lang w:val="en-GB"/>
        </w:rPr>
        <w:t>Met Éireann provide</w:t>
      </w:r>
      <w:r w:rsidR="00322375">
        <w:rPr>
          <w:lang w:val="en-GB"/>
        </w:rPr>
        <w:t xml:space="preserve"> a service</w:t>
      </w:r>
      <w:r w:rsidR="00FD4345" w:rsidRPr="00FD4345">
        <w:rPr>
          <w:lang w:val="en-GB"/>
        </w:rPr>
        <w:fldChar w:fldCharType="begin"/>
      </w:r>
      <w:r w:rsidR="00FD4345" w:rsidRPr="00FD4345">
        <w:rPr>
          <w:lang w:val="en-GB"/>
        </w:rPr>
        <w:instrText xml:space="preserve"> ADDIN ZOTERO_ITEM CSL_CITATION {"citationID":"Xmelaf2t","properties":{"formattedCitation":"({\\i{}Historical Data - Met \\uc0\\u201{}ireann - The Irish Meteorological Service}, no date)","plainCitation":"(Historical Data - Met Éireann - The Irish Meteorological Service, no date)","noteIndex":0},"citationItems":[{"id":445,"uris":["http://zotero.org/users/4597499/items/IFV7CU9D"],"uri":["http://zotero.org/users/4597499/items/IFV7CU9D"],"itemData":{"id":445,"type":"webpage","title":"Historical Data - Met Éireann - The Irish Meteorological Service","abstract":"Met Éireann, the Irish National Meteorological Service, is the leading provider of weather information and related services for Ireland.","URL":"https://www.met.ie/climate/available-data/historical-data","language":"en","accessed":{"date-parts":[["2018",6,20]]}}}],"schema":"https://github.com/citation-style-language/schema/raw/master/csl-citation.json"} </w:instrText>
      </w:r>
      <w:r w:rsidR="00FD4345" w:rsidRPr="00FD4345">
        <w:rPr>
          <w:lang w:val="en-GB"/>
        </w:rPr>
        <w:fldChar w:fldCharType="separate"/>
      </w:r>
      <w:r w:rsidR="00FD4345" w:rsidRPr="00FD4345">
        <w:rPr>
          <w:lang w:val="en-US"/>
        </w:rPr>
        <w:t>(</w:t>
      </w:r>
      <w:r w:rsidR="00FD4345" w:rsidRPr="00FD4345">
        <w:rPr>
          <w:iCs/>
          <w:lang w:val="en-US"/>
        </w:rPr>
        <w:t>Historical Data - Met Éireann - The Irish Meteorological Service</w:t>
      </w:r>
      <w:r w:rsidR="00FD4345" w:rsidRPr="00FD4345">
        <w:rPr>
          <w:lang w:val="en-US"/>
        </w:rPr>
        <w:t xml:space="preserve">, </w:t>
      </w:r>
      <w:r w:rsidR="00AB2CC6">
        <w:rPr>
          <w:lang w:val="en-US"/>
        </w:rPr>
        <w:t>n.d.</w:t>
      </w:r>
      <w:r w:rsidR="00FD4345" w:rsidRPr="00FD4345">
        <w:rPr>
          <w:lang w:val="en-US"/>
        </w:rPr>
        <w:t>)</w:t>
      </w:r>
      <w:r w:rsidR="00FD4345" w:rsidRPr="00FD4345">
        <w:rPr>
          <w:lang w:val="en-GB"/>
        </w:rPr>
        <w:fldChar w:fldCharType="end"/>
      </w:r>
      <w:r w:rsidR="00322375">
        <w:rPr>
          <w:lang w:val="en-GB"/>
        </w:rPr>
        <w:t xml:space="preserve"> where individuals can select and download past weather data for any of the weather stations based on different time intervals. This process is relatively straightforward. The user is </w:t>
      </w:r>
      <w:r w:rsidR="00FD4345">
        <w:rPr>
          <w:lang w:val="en-GB"/>
        </w:rPr>
        <w:t xml:space="preserve">initially </w:t>
      </w:r>
      <w:r w:rsidR="00322375">
        <w:rPr>
          <w:lang w:val="en-GB"/>
        </w:rPr>
        <w:t>required to select</w:t>
      </w:r>
      <w:r w:rsidR="00FD4345">
        <w:rPr>
          <w:lang w:val="en-GB"/>
        </w:rPr>
        <w:t xml:space="preserve"> what time interval the data is to be in i.e. hourly, weekly or monthly. Following this</w:t>
      </w:r>
      <w:r w:rsidR="00322375">
        <w:rPr>
          <w:lang w:val="en-GB"/>
        </w:rPr>
        <w:t xml:space="preserve"> a </w:t>
      </w:r>
      <w:r w:rsidR="00FD4345">
        <w:rPr>
          <w:lang w:val="en-GB"/>
        </w:rPr>
        <w:t>county needs to be selected</w:t>
      </w:r>
      <w:r w:rsidR="00322375">
        <w:rPr>
          <w:lang w:val="en-GB"/>
        </w:rPr>
        <w:t xml:space="preserve"> from a </w:t>
      </w:r>
      <w:r w:rsidR="00FD4345">
        <w:rPr>
          <w:lang w:val="en-GB"/>
        </w:rPr>
        <w:t>drop-down</w:t>
      </w:r>
      <w:r w:rsidR="00322375">
        <w:rPr>
          <w:lang w:val="en-GB"/>
        </w:rPr>
        <w:t xml:space="preserve"> box,</w:t>
      </w:r>
      <w:r w:rsidR="00FD4345">
        <w:rPr>
          <w:lang w:val="en-GB"/>
        </w:rPr>
        <w:t xml:space="preserve"> the user is then prompted to select a weather station that is located in that county. The next step requires the user to select one or many features that they want in the data. Having performed the previous steps, the user can now download the dataset from any start date they want. Alternatively, a link is provided that allows the user to download </w:t>
      </w:r>
      <w:r w:rsidR="0030226A">
        <w:rPr>
          <w:lang w:val="en-GB"/>
        </w:rPr>
        <w:t xml:space="preserve">the full dataset that </w:t>
      </w:r>
      <w:r w:rsidR="00175ED1">
        <w:rPr>
          <w:lang w:val="en-GB"/>
        </w:rPr>
        <w:t>meets the previous requirements which is the link that Beautiful Soup will inevitably use to download the datasets.</w:t>
      </w:r>
    </w:p>
    <w:p w:rsidR="00D256F5" w:rsidRDefault="00D256F5" w:rsidP="00BB0DE7">
      <w:pPr>
        <w:spacing w:line="360" w:lineRule="auto"/>
        <w:jc w:val="both"/>
        <w:rPr>
          <w:lang w:val="en-GB"/>
        </w:rPr>
      </w:pPr>
    </w:p>
    <w:p w:rsidR="00D256F5" w:rsidRDefault="00D256F5" w:rsidP="00BB0DE7">
      <w:pPr>
        <w:spacing w:line="360" w:lineRule="auto"/>
        <w:jc w:val="both"/>
        <w:rPr>
          <w:lang w:val="en-GB"/>
        </w:rPr>
      </w:pPr>
      <w:r>
        <w:rPr>
          <w:lang w:val="en-GB"/>
        </w:rPr>
        <w:t>To get access to the link that downloads the full dataset the form needs to be filled out</w:t>
      </w:r>
      <w:r w:rsidR="00CB59B9">
        <w:rPr>
          <w:lang w:val="en-GB"/>
        </w:rPr>
        <w:t xml:space="preserve"> as the link only appears after the final step has been taken</w:t>
      </w:r>
      <w:r>
        <w:rPr>
          <w:lang w:val="en-GB"/>
        </w:rPr>
        <w:t>. This is done programmatically using Beautiful Soup and the Requests package. Beautiful soup allows for scraping of the historical data webpage to find the form elements that need to be selected. Once the elements are located the requests package is used to</w:t>
      </w:r>
      <w:r w:rsidR="00D87D30">
        <w:rPr>
          <w:lang w:val="en-GB"/>
        </w:rPr>
        <w:t xml:space="preserve"> interact with each of the web elements and updated</w:t>
      </w:r>
      <w:r>
        <w:rPr>
          <w:lang w:val="en-GB"/>
        </w:rPr>
        <w:t xml:space="preserve"> requests </w:t>
      </w:r>
      <w:r w:rsidR="00D87D30">
        <w:rPr>
          <w:lang w:val="en-GB"/>
        </w:rPr>
        <w:t>are made causing the web page to move through the form submission process.</w:t>
      </w:r>
    </w:p>
    <w:p w:rsidR="00352869" w:rsidRDefault="00352869" w:rsidP="00BB0DE7">
      <w:pPr>
        <w:spacing w:line="360" w:lineRule="auto"/>
        <w:jc w:val="both"/>
        <w:rPr>
          <w:lang w:val="en-GB"/>
        </w:rPr>
      </w:pPr>
    </w:p>
    <w:p w:rsidR="00352869" w:rsidRPr="00BB0DE7" w:rsidRDefault="00D668AF" w:rsidP="00BB0DE7">
      <w:pPr>
        <w:spacing w:line="360" w:lineRule="auto"/>
        <w:jc w:val="both"/>
        <w:rPr>
          <w:lang w:val="en-GB"/>
        </w:rPr>
      </w:pPr>
      <w:r>
        <w:rPr>
          <w:lang w:val="en-GB"/>
        </w:rPr>
        <w:t xml:space="preserve">Once the link is made available it is again programmatically clicked causing a download to occur. The download is in the form of a zipped file </w:t>
      </w:r>
      <w:r w:rsidR="00F177CA">
        <w:rPr>
          <w:lang w:val="en-GB"/>
        </w:rPr>
        <w:t>containing</w:t>
      </w:r>
      <w:r>
        <w:rPr>
          <w:lang w:val="en-GB"/>
        </w:rPr>
        <w:t xml:space="preserve"> multiple files. The csv file is the only one required as part of this research. The csv file is opened and its contents are read using the Pandas </w:t>
      </w:r>
      <w:r w:rsidRPr="00D668AF">
        <w:rPr>
          <w:lang w:val="en-GB"/>
        </w:rPr>
        <w:fldChar w:fldCharType="begin"/>
      </w:r>
      <w:r w:rsidRPr="00D668AF">
        <w:rPr>
          <w:lang w:val="en-GB"/>
        </w:rPr>
        <w:instrText xml:space="preserve"> ADDIN ZOTERO_ITEM CSL_CITATION {"citationID":"cTFzNqvl","properties":{"formattedCitation":"({\\i{}Python Data Analysis Library \\uc0\\u8212{} pandas: Python Data Analysis Library}, no date)","plainCitation":"(Python Data Analysis Library — pandas: Python Data Analysis Library, no date)","noteIndex":0},"citationItems":[{"id":447,"uris":["http://zotero.org/users/4597499/items/PJIEN4MQ"],"uri":["http://zotero.org/users/4597499/items/PJIEN4MQ"],"itemData":{"id":447,"type":"webpage","title":"Python Data Analysis Library — pandas: Python Data Analysis Library","URL":"https://pandas.pydata.org/","accessed":{"date-parts":[["2018",6,21]]}}}],"schema":"https://github.com/citation-style-language/schema/raw/master/csl-citation.json"} </w:instrText>
      </w:r>
      <w:r w:rsidRPr="00D668AF">
        <w:rPr>
          <w:lang w:val="en-GB"/>
        </w:rPr>
        <w:fldChar w:fldCharType="separate"/>
      </w:r>
      <w:r w:rsidRPr="00D668AF">
        <w:rPr>
          <w:lang w:val="en-US"/>
        </w:rPr>
        <w:t>(</w:t>
      </w:r>
      <w:r w:rsidRPr="00D668AF">
        <w:rPr>
          <w:iCs/>
          <w:lang w:val="en-US"/>
        </w:rPr>
        <w:t>Python Data Analysis Library — pandas: Python Data Analysis Library</w:t>
      </w:r>
      <w:r w:rsidRPr="00D668AF">
        <w:rPr>
          <w:lang w:val="en-US"/>
        </w:rPr>
        <w:t xml:space="preserve">, </w:t>
      </w:r>
      <w:r w:rsidR="00AB2CC6">
        <w:rPr>
          <w:lang w:val="en-US"/>
        </w:rPr>
        <w:t>n.d.</w:t>
      </w:r>
      <w:r w:rsidRPr="00D668AF">
        <w:rPr>
          <w:lang w:val="en-US"/>
        </w:rPr>
        <w:t>)</w:t>
      </w:r>
      <w:r w:rsidRPr="00D668AF">
        <w:rPr>
          <w:lang w:val="en-GB"/>
        </w:rPr>
        <w:fldChar w:fldCharType="end"/>
      </w:r>
      <w:r w:rsidRPr="00D668AF">
        <w:rPr>
          <w:lang w:val="en-GB"/>
        </w:rPr>
        <w:t xml:space="preserve"> </w:t>
      </w:r>
      <w:r>
        <w:rPr>
          <w:lang w:val="en-GB"/>
        </w:rPr>
        <w:t>package</w:t>
      </w:r>
      <w:r w:rsidR="007F6B98">
        <w:rPr>
          <w:lang w:val="en-GB"/>
        </w:rPr>
        <w:t xml:space="preserve"> and stored in a local MySQL database</w:t>
      </w:r>
      <w:r w:rsidR="00D95C48">
        <w:rPr>
          <w:lang w:val="en-GB"/>
        </w:rPr>
        <w:t xml:space="preserve">. As the number of features in this dataset </w:t>
      </w:r>
      <w:r w:rsidR="002E3672">
        <w:rPr>
          <w:lang w:val="en-GB"/>
        </w:rPr>
        <w:t>is</w:t>
      </w:r>
      <w:r w:rsidR="00D95C48">
        <w:rPr>
          <w:lang w:val="en-GB"/>
        </w:rPr>
        <w:t xml:space="preserve"> quite low, it was decided that any observation that was missing three or more values would not be included in an attempt to remove as many sparse observations as possible.</w:t>
      </w:r>
    </w:p>
    <w:p w:rsidR="00291891" w:rsidRPr="00291891" w:rsidRDefault="00291891" w:rsidP="00BB0DE7">
      <w:pPr>
        <w:spacing w:line="360" w:lineRule="auto"/>
        <w:jc w:val="both"/>
        <w:rPr>
          <w:lang w:val="en-GB"/>
        </w:rPr>
      </w:pPr>
    </w:p>
    <w:p w:rsidR="00830F49" w:rsidRDefault="000B2F84" w:rsidP="00BB0DE7">
      <w:pPr>
        <w:pStyle w:val="Heading2"/>
        <w:numPr>
          <w:ilvl w:val="1"/>
          <w:numId w:val="1"/>
        </w:numPr>
        <w:spacing w:line="360" w:lineRule="auto"/>
        <w:jc w:val="both"/>
        <w:rPr>
          <w:rFonts w:ascii="Times New Roman" w:hAnsi="Times New Roman" w:cs="Times New Roman"/>
          <w:sz w:val="28"/>
          <w:szCs w:val="28"/>
        </w:rPr>
      </w:pPr>
      <w:bookmarkStart w:id="29" w:name="_Toc518563199"/>
      <w:r w:rsidRPr="000B2F84">
        <w:rPr>
          <w:rFonts w:ascii="Times New Roman" w:hAnsi="Times New Roman" w:cs="Times New Roman"/>
          <w:sz w:val="28"/>
          <w:szCs w:val="28"/>
        </w:rPr>
        <w:t xml:space="preserve">Cluster </w:t>
      </w:r>
      <w:r w:rsidR="00E87D18">
        <w:rPr>
          <w:rFonts w:ascii="Times New Roman" w:hAnsi="Times New Roman" w:cs="Times New Roman"/>
          <w:sz w:val="28"/>
          <w:szCs w:val="28"/>
        </w:rPr>
        <w:t>and</w:t>
      </w:r>
      <w:r w:rsidR="00AA0989">
        <w:rPr>
          <w:rFonts w:ascii="Times New Roman" w:hAnsi="Times New Roman" w:cs="Times New Roman"/>
          <w:sz w:val="28"/>
          <w:szCs w:val="28"/>
        </w:rPr>
        <w:t xml:space="preserve"> Outlier </w:t>
      </w:r>
      <w:r w:rsidRPr="000B2F84">
        <w:rPr>
          <w:rFonts w:ascii="Times New Roman" w:hAnsi="Times New Roman" w:cs="Times New Roman"/>
          <w:sz w:val="28"/>
          <w:szCs w:val="28"/>
        </w:rPr>
        <w:t>Analysis</w:t>
      </w:r>
      <w:bookmarkEnd w:id="29"/>
    </w:p>
    <w:p w:rsidR="00830F49" w:rsidRDefault="00D74B7B" w:rsidP="00BB0DE7">
      <w:pPr>
        <w:spacing w:line="360" w:lineRule="auto"/>
        <w:jc w:val="both"/>
        <w:rPr>
          <w:lang w:val="en-GB"/>
        </w:rPr>
      </w:pPr>
      <w:r>
        <w:rPr>
          <w:lang w:val="en-GB"/>
        </w:rPr>
        <w:t>Prior to performing the cluster analysis, a brief exploratory data analysis (EDA) was performed</w:t>
      </w:r>
      <w:r w:rsidR="00894110">
        <w:rPr>
          <w:lang w:val="en-GB"/>
        </w:rPr>
        <w:t>. This analysis and all other work has been undertaken on data up until the 1</w:t>
      </w:r>
      <w:r w:rsidR="00894110" w:rsidRPr="00894110">
        <w:rPr>
          <w:vertAlign w:val="superscript"/>
          <w:lang w:val="en-GB"/>
        </w:rPr>
        <w:t>st</w:t>
      </w:r>
      <w:r w:rsidR="00894110">
        <w:rPr>
          <w:lang w:val="en-GB"/>
        </w:rPr>
        <w:t xml:space="preserve"> of June </w:t>
      </w:r>
      <w:r w:rsidR="008E4A79">
        <w:rPr>
          <w:lang w:val="en-GB"/>
        </w:rPr>
        <w:t>2018,</w:t>
      </w:r>
      <w:r w:rsidR="00894110">
        <w:rPr>
          <w:lang w:val="en-GB"/>
        </w:rPr>
        <w:t xml:space="preserve"> so any results displayed here or in the following sections </w:t>
      </w:r>
      <w:r w:rsidR="008E4A79">
        <w:rPr>
          <w:lang w:val="en-GB"/>
        </w:rPr>
        <w:t>should be</w:t>
      </w:r>
      <w:r w:rsidR="00894110">
        <w:rPr>
          <w:lang w:val="en-GB"/>
        </w:rPr>
        <w:t xml:space="preserve"> reproducible</w:t>
      </w:r>
      <w:r w:rsidR="00790731">
        <w:rPr>
          <w:lang w:val="en-GB"/>
        </w:rPr>
        <w:t xml:space="preserve"> using the same dataset</w:t>
      </w:r>
      <w:r w:rsidR="00894110">
        <w:rPr>
          <w:lang w:val="en-GB"/>
        </w:rPr>
        <w:t>.</w:t>
      </w:r>
      <w:r w:rsidR="008A2DC8">
        <w:rPr>
          <w:lang w:val="en-GB"/>
        </w:rPr>
        <w:t xml:space="preserve"> Furthermore, all computational aspects of this research were undertaken on a relatively high-powered PC. This PC consisted of a quad core Intel i5 6500 CPU, 16GB DDR4 RAM, a 525GB SSD for faster read/write speeds and an Asus Nvidia Geforce GTX 1080 GPU which was used to optimise model training for the predictive aspects of the research.</w:t>
      </w:r>
    </w:p>
    <w:p w:rsidR="00B73D78" w:rsidRDefault="00B73D78" w:rsidP="00BB0DE7">
      <w:pPr>
        <w:spacing w:line="360" w:lineRule="auto"/>
        <w:jc w:val="both"/>
        <w:rPr>
          <w:lang w:val="en-GB"/>
        </w:rPr>
      </w:pPr>
    </w:p>
    <w:p w:rsidR="00B73D78" w:rsidRDefault="00B73D78" w:rsidP="00BB0DE7">
      <w:pPr>
        <w:spacing w:line="360" w:lineRule="auto"/>
        <w:jc w:val="both"/>
        <w:rPr>
          <w:lang w:val="en-GB"/>
        </w:rPr>
      </w:pPr>
      <w:r>
        <w:rPr>
          <w:lang w:val="en-GB"/>
        </w:rPr>
        <w:t>Having completed section 4.1</w:t>
      </w:r>
      <w:r w:rsidR="00A6565B">
        <w:rPr>
          <w:lang w:val="en-GB"/>
        </w:rPr>
        <w:t>, and selected the correct range of data, there are 4,039,565 observations based on 23 weather stations located in 14 different counties</w:t>
      </w:r>
      <w:r w:rsidR="00F76D6F">
        <w:rPr>
          <w:lang w:val="en-GB"/>
        </w:rPr>
        <w:t>, therefore duplicate timestamps are present in the data</w:t>
      </w:r>
      <w:r w:rsidR="00A6565B">
        <w:rPr>
          <w:lang w:val="en-GB"/>
        </w:rPr>
        <w:t>. The counties and associated weather stations are displayed in figure 2.</w:t>
      </w:r>
    </w:p>
    <w:p w:rsidR="003E3395" w:rsidRDefault="003E3395" w:rsidP="00BB0DE7">
      <w:pPr>
        <w:spacing w:line="360" w:lineRule="auto"/>
        <w:jc w:val="both"/>
        <w:rPr>
          <w:lang w:val="en-GB"/>
        </w:rPr>
      </w:pPr>
    </w:p>
    <w:p w:rsidR="003E3395" w:rsidRDefault="003E3395" w:rsidP="00BB0DE7">
      <w:pPr>
        <w:spacing w:line="360" w:lineRule="auto"/>
        <w:jc w:val="both"/>
        <w:rPr>
          <w:lang w:val="en-GB"/>
        </w:rPr>
      </w:pPr>
      <w:r w:rsidRPr="003E3395">
        <w:rPr>
          <w:lang w:val="en-GB"/>
        </w:rPr>
        <w:lastRenderedPageBreak/>
        <w:drawing>
          <wp:inline distT="0" distB="0" distL="0" distR="0" wp14:anchorId="6950646F" wp14:editId="7D571394">
            <wp:extent cx="5753087" cy="5681595"/>
            <wp:effectExtent l="0" t="0" r="63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78040" cy="5706238"/>
                    </a:xfrm>
                    <a:prstGeom prst="rect">
                      <a:avLst/>
                    </a:prstGeom>
                  </pic:spPr>
                </pic:pic>
              </a:graphicData>
            </a:graphic>
          </wp:inline>
        </w:drawing>
      </w:r>
    </w:p>
    <w:p w:rsidR="00E82F47" w:rsidRDefault="00E82F47" w:rsidP="007F2EDE">
      <w:pPr>
        <w:pStyle w:val="Caption"/>
        <w:spacing w:line="360" w:lineRule="auto"/>
        <w:jc w:val="both"/>
        <w:rPr>
          <w:lang w:val="en-GB"/>
        </w:rPr>
      </w:pPr>
      <w:bookmarkStart w:id="30" w:name="_Toc518574567"/>
      <w:r w:rsidRPr="00E82F47">
        <w:rPr>
          <w:b/>
          <w:color w:val="000000" w:themeColor="text1"/>
          <w:sz w:val="24"/>
          <w:szCs w:val="24"/>
        </w:rPr>
        <w:t xml:space="preserve">Figure </w:t>
      </w:r>
      <w:r w:rsidRPr="00E82F47">
        <w:rPr>
          <w:b/>
          <w:color w:val="000000" w:themeColor="text1"/>
          <w:sz w:val="24"/>
          <w:szCs w:val="24"/>
        </w:rPr>
        <w:fldChar w:fldCharType="begin"/>
      </w:r>
      <w:r w:rsidRPr="00E82F47">
        <w:rPr>
          <w:b/>
          <w:color w:val="000000" w:themeColor="text1"/>
          <w:sz w:val="24"/>
          <w:szCs w:val="24"/>
        </w:rPr>
        <w:instrText xml:space="preserve"> SEQ Figure \* ARABIC </w:instrText>
      </w:r>
      <w:r w:rsidRPr="00E82F47">
        <w:rPr>
          <w:b/>
          <w:color w:val="000000" w:themeColor="text1"/>
          <w:sz w:val="24"/>
          <w:szCs w:val="24"/>
        </w:rPr>
        <w:fldChar w:fldCharType="separate"/>
      </w:r>
      <w:r w:rsidR="00872FB8">
        <w:rPr>
          <w:b/>
          <w:noProof/>
          <w:color w:val="000000" w:themeColor="text1"/>
          <w:sz w:val="24"/>
          <w:szCs w:val="24"/>
        </w:rPr>
        <w:t>2</w:t>
      </w:r>
      <w:r w:rsidRPr="00E82F47">
        <w:rPr>
          <w:b/>
          <w:color w:val="000000" w:themeColor="text1"/>
          <w:sz w:val="24"/>
          <w:szCs w:val="24"/>
        </w:rPr>
        <w:fldChar w:fldCharType="end"/>
      </w:r>
      <w:r w:rsidRPr="00E82F47">
        <w:rPr>
          <w:color w:val="000000" w:themeColor="text1"/>
          <w:sz w:val="24"/>
          <w:szCs w:val="24"/>
        </w:rPr>
        <w:t>. Counties and associated weather stations</w:t>
      </w:r>
      <w:r>
        <w:t>.</w:t>
      </w:r>
      <w:bookmarkEnd w:id="30"/>
    </w:p>
    <w:p w:rsidR="008E4A79" w:rsidRDefault="00014B0B" w:rsidP="007F2EDE">
      <w:pPr>
        <w:spacing w:line="360" w:lineRule="auto"/>
        <w:jc w:val="both"/>
        <w:rPr>
          <w:lang w:val="en-GB"/>
        </w:rPr>
      </w:pPr>
      <w:r>
        <w:rPr>
          <w:lang w:val="en-GB"/>
        </w:rPr>
        <w:t>As</w:t>
      </w:r>
      <w:r w:rsidR="00A525CB">
        <w:rPr>
          <w:lang w:val="en-GB"/>
        </w:rPr>
        <w:t xml:space="preserve"> illustrated by figure 2, several counties contain more than one weather station. Figure 2 also demonstrates the proportion of observations per weather station. It is worth noting that weather stations that are located at airports contain a significant amount of observations in comparison to other weather stations due to the dependency of accurate weather forecasts for aviation.</w:t>
      </w:r>
    </w:p>
    <w:p w:rsidR="008E4A79" w:rsidRDefault="008E4A79" w:rsidP="00BB0DE7">
      <w:pPr>
        <w:spacing w:line="360" w:lineRule="auto"/>
        <w:jc w:val="both"/>
        <w:rPr>
          <w:lang w:val="en-GB"/>
        </w:rPr>
      </w:pPr>
    </w:p>
    <w:p w:rsidR="007636A6" w:rsidRDefault="00E42F1E" w:rsidP="00BB0DE7">
      <w:pPr>
        <w:spacing w:line="360" w:lineRule="auto"/>
        <w:jc w:val="both"/>
        <w:rPr>
          <w:lang w:val="en-GB"/>
        </w:rPr>
      </w:pPr>
      <w:r>
        <w:rPr>
          <w:lang w:val="en-GB"/>
        </w:rPr>
        <w:t>To make the EDA more interpretable, some basic features were generated. The first feature created was called “season” and was set as a categorical feature. This feature was based on the month component of each timestamp. The months of February, March and April were mapped to the category Spring. May, June</w:t>
      </w:r>
      <w:r w:rsidR="00C63067">
        <w:rPr>
          <w:lang w:val="en-GB"/>
        </w:rPr>
        <w:t xml:space="preserve"> and July were mapped to Summer, August, September and </w:t>
      </w:r>
      <w:r w:rsidR="00C63067">
        <w:rPr>
          <w:lang w:val="en-GB"/>
        </w:rPr>
        <w:lastRenderedPageBreak/>
        <w:t>October were mapped to Autumn and finally, November, December and January were mapped to Winter.</w:t>
      </w:r>
    </w:p>
    <w:p w:rsidR="00225FA9" w:rsidRDefault="00225FA9" w:rsidP="00BB0DE7">
      <w:pPr>
        <w:spacing w:line="360" w:lineRule="auto"/>
        <w:jc w:val="both"/>
        <w:rPr>
          <w:lang w:val="en-GB"/>
        </w:rPr>
      </w:pPr>
    </w:p>
    <w:p w:rsidR="00225FA9" w:rsidRDefault="00225FA9" w:rsidP="00BB0DE7">
      <w:pPr>
        <w:spacing w:line="360" w:lineRule="auto"/>
        <w:jc w:val="both"/>
        <w:rPr>
          <w:lang w:val="en-GB"/>
        </w:rPr>
      </w:pPr>
      <w:r>
        <w:rPr>
          <w:lang w:val="en-GB"/>
        </w:rPr>
        <w:t>The next set of feature</w:t>
      </w:r>
      <w:r w:rsidR="00B740FC">
        <w:rPr>
          <w:lang w:val="en-GB"/>
        </w:rPr>
        <w:t>s</w:t>
      </w:r>
      <w:r>
        <w:rPr>
          <w:lang w:val="en-GB"/>
        </w:rPr>
        <w:t xml:space="preserve"> consisted of getting the average rainfall, temperature, windspeed and wind direction, when the data was grouped individually by year, season, month and weather station.</w:t>
      </w:r>
    </w:p>
    <w:p w:rsidR="00B740FC" w:rsidRDefault="00B740FC" w:rsidP="00BB0DE7">
      <w:pPr>
        <w:spacing w:line="360" w:lineRule="auto"/>
        <w:jc w:val="both"/>
        <w:rPr>
          <w:lang w:val="en-GB"/>
        </w:rPr>
      </w:pPr>
    </w:p>
    <w:p w:rsidR="00B740FC" w:rsidRDefault="00B740FC" w:rsidP="00BB0DE7">
      <w:pPr>
        <w:spacing w:line="360" w:lineRule="auto"/>
        <w:jc w:val="both"/>
        <w:rPr>
          <w:lang w:val="en-GB"/>
        </w:rPr>
      </w:pPr>
      <w:r>
        <w:rPr>
          <w:lang w:val="en-GB"/>
        </w:rPr>
        <w:t>Following the brief feature engineering stage, the EDA began by looking at the number of observation</w:t>
      </w:r>
      <w:r w:rsidR="0041273B">
        <w:rPr>
          <w:lang w:val="en-GB"/>
        </w:rPr>
        <w:t>s</w:t>
      </w:r>
      <w:r>
        <w:rPr>
          <w:lang w:val="en-GB"/>
        </w:rPr>
        <w:t xml:space="preserve"> on a seasonal and monthly basis. This step was taken to ensure that no season or no month had an extremely large amount of observations in comparison to others. As the data contained data up until the 1</w:t>
      </w:r>
      <w:r w:rsidRPr="00B740FC">
        <w:rPr>
          <w:vertAlign w:val="superscript"/>
          <w:lang w:val="en-GB"/>
        </w:rPr>
        <w:t>st</w:t>
      </w:r>
      <w:r>
        <w:rPr>
          <w:lang w:val="en-GB"/>
        </w:rPr>
        <w:t xml:space="preserve"> of June 2018, Winter and Spring months contained more data than Summer and Autumn but not enough to obscure any results.</w:t>
      </w:r>
    </w:p>
    <w:p w:rsidR="0028656C" w:rsidRDefault="0028656C" w:rsidP="00BB0DE7">
      <w:pPr>
        <w:spacing w:line="360" w:lineRule="auto"/>
        <w:jc w:val="both"/>
        <w:rPr>
          <w:lang w:val="en-GB"/>
        </w:rPr>
      </w:pPr>
    </w:p>
    <w:p w:rsidR="00B76861" w:rsidRDefault="00744A0D" w:rsidP="00BB0DE7">
      <w:pPr>
        <w:spacing w:line="360" w:lineRule="auto"/>
        <w:jc w:val="both"/>
        <w:rPr>
          <w:lang w:val="en-GB"/>
        </w:rPr>
      </w:pPr>
      <w:r>
        <w:rPr>
          <w:lang w:val="en-GB"/>
        </w:rPr>
        <w:t xml:space="preserve">Subsequently, </w:t>
      </w:r>
      <w:r w:rsidR="007774D8">
        <w:rPr>
          <w:lang w:val="en-GB"/>
        </w:rPr>
        <w:t>multiple visualisations were created for yearly averages for each of the variables described in section 4.1.</w:t>
      </w:r>
      <w:r w:rsidR="00D9440E">
        <w:rPr>
          <w:lang w:val="en-GB"/>
        </w:rPr>
        <w:t xml:space="preserve"> </w:t>
      </w:r>
      <w:r w:rsidR="00DC102E">
        <w:rPr>
          <w:lang w:val="en-GB"/>
        </w:rPr>
        <w:t xml:space="preserve">In </w:t>
      </w:r>
      <w:r w:rsidR="001741F0">
        <w:rPr>
          <w:lang w:val="en-GB"/>
        </w:rPr>
        <w:t>some</w:t>
      </w:r>
      <w:r w:rsidR="00DC102E">
        <w:rPr>
          <w:lang w:val="en-GB"/>
        </w:rPr>
        <w:t xml:space="preserve"> of the visualisations there were no discernible pattern</w:t>
      </w:r>
      <w:r w:rsidR="00761689">
        <w:rPr>
          <w:lang w:val="en-GB"/>
        </w:rPr>
        <w:t>s</w:t>
      </w:r>
      <w:r w:rsidR="00DC102E">
        <w:rPr>
          <w:lang w:val="en-GB"/>
        </w:rPr>
        <w:t>.</w:t>
      </w:r>
      <w:r w:rsidR="00174DB4">
        <w:rPr>
          <w:lang w:val="en-GB"/>
        </w:rPr>
        <w:t xml:space="preserve"> </w:t>
      </w:r>
      <w:r w:rsidR="00DB4533">
        <w:rPr>
          <w:lang w:val="en-GB"/>
        </w:rPr>
        <w:t>Some of the</w:t>
      </w:r>
      <w:r w:rsidR="00174DB4">
        <w:rPr>
          <w:lang w:val="en-GB"/>
        </w:rPr>
        <w:t xml:space="preserve"> exceptions to this were average wind speed per year and mean sea level pressure per year. The visualisation for average wind speed per year is displayed in figure 3 and it is conceivable that there is an inverse relationship where wind speed has generally decreased over the years.</w:t>
      </w:r>
      <w:r w:rsidR="00C33679">
        <w:rPr>
          <w:lang w:val="en-GB"/>
        </w:rPr>
        <w:t xml:space="preserve"> The visualisation for mean sea level pressure </w:t>
      </w:r>
      <w:r w:rsidR="00101733">
        <w:rPr>
          <w:lang w:val="en-GB"/>
        </w:rPr>
        <w:t>per year shows some outliers between the years 1991 and 1996 with 1996 showing a significant drop in mean sea level pressure. This visualisation is displayed in figure 4.</w:t>
      </w:r>
      <w:r w:rsidR="00345DE9">
        <w:rPr>
          <w:lang w:val="en-GB"/>
        </w:rPr>
        <w:t xml:space="preserve"> The remaining visualisations as part of the yearly averages can be viewed in appendix A.</w:t>
      </w:r>
    </w:p>
    <w:p w:rsidR="00101733" w:rsidRDefault="00101733" w:rsidP="00BB0DE7">
      <w:pPr>
        <w:spacing w:line="360" w:lineRule="auto"/>
        <w:jc w:val="both"/>
        <w:rPr>
          <w:lang w:val="en-GB"/>
        </w:rPr>
      </w:pPr>
    </w:p>
    <w:p w:rsidR="00101733" w:rsidRDefault="00101733" w:rsidP="00BB0DE7">
      <w:pPr>
        <w:spacing w:line="360" w:lineRule="auto"/>
        <w:jc w:val="both"/>
        <w:rPr>
          <w:lang w:val="en-GB"/>
        </w:rPr>
      </w:pPr>
    </w:p>
    <w:p w:rsidR="0082351E" w:rsidRDefault="0082351E" w:rsidP="00BB0DE7">
      <w:pPr>
        <w:spacing w:line="360" w:lineRule="auto"/>
        <w:jc w:val="both"/>
        <w:rPr>
          <w:lang w:val="en-GB"/>
        </w:rPr>
      </w:pPr>
    </w:p>
    <w:p w:rsidR="00174DB4" w:rsidRDefault="00174DB4" w:rsidP="00BB0DE7">
      <w:pPr>
        <w:spacing w:line="360" w:lineRule="auto"/>
        <w:jc w:val="both"/>
        <w:rPr>
          <w:lang w:val="en-GB"/>
        </w:rPr>
      </w:pPr>
    </w:p>
    <w:p w:rsidR="00174DB4" w:rsidRDefault="003E3874" w:rsidP="003E3874">
      <w:pPr>
        <w:spacing w:line="360" w:lineRule="auto"/>
        <w:jc w:val="center"/>
        <w:rPr>
          <w:lang w:val="en-GB"/>
        </w:rPr>
      </w:pPr>
      <w:r w:rsidRPr="003E3874">
        <w:rPr>
          <w:lang w:val="en-GB"/>
        </w:rPr>
        <w:lastRenderedPageBreak/>
        <w:drawing>
          <wp:inline distT="0" distB="0" distL="0" distR="0" wp14:anchorId="1F1888EC" wp14:editId="1F4E20AD">
            <wp:extent cx="4468912" cy="419185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77445" cy="4199860"/>
                    </a:xfrm>
                    <a:prstGeom prst="rect">
                      <a:avLst/>
                    </a:prstGeom>
                  </pic:spPr>
                </pic:pic>
              </a:graphicData>
            </a:graphic>
          </wp:inline>
        </w:drawing>
      </w:r>
    </w:p>
    <w:p w:rsidR="00174DB4" w:rsidRDefault="00174DB4" w:rsidP="007F2EDE">
      <w:pPr>
        <w:pStyle w:val="Caption"/>
        <w:spacing w:line="360" w:lineRule="auto"/>
        <w:jc w:val="both"/>
        <w:rPr>
          <w:color w:val="000000" w:themeColor="text1"/>
          <w:sz w:val="24"/>
          <w:szCs w:val="24"/>
        </w:rPr>
      </w:pPr>
      <w:bookmarkStart w:id="31" w:name="_Toc518574568"/>
      <w:r w:rsidRPr="00174DB4">
        <w:rPr>
          <w:b/>
          <w:color w:val="000000" w:themeColor="text1"/>
          <w:sz w:val="24"/>
          <w:szCs w:val="24"/>
        </w:rPr>
        <w:t xml:space="preserve">Figure </w:t>
      </w:r>
      <w:r w:rsidRPr="00174DB4">
        <w:rPr>
          <w:b/>
          <w:color w:val="000000" w:themeColor="text1"/>
          <w:sz w:val="24"/>
          <w:szCs w:val="24"/>
        </w:rPr>
        <w:fldChar w:fldCharType="begin"/>
      </w:r>
      <w:r w:rsidRPr="00174DB4">
        <w:rPr>
          <w:b/>
          <w:color w:val="000000" w:themeColor="text1"/>
          <w:sz w:val="24"/>
          <w:szCs w:val="24"/>
        </w:rPr>
        <w:instrText xml:space="preserve"> SEQ Figure \* ARABIC </w:instrText>
      </w:r>
      <w:r w:rsidRPr="00174DB4">
        <w:rPr>
          <w:b/>
          <w:color w:val="000000" w:themeColor="text1"/>
          <w:sz w:val="24"/>
          <w:szCs w:val="24"/>
        </w:rPr>
        <w:fldChar w:fldCharType="separate"/>
      </w:r>
      <w:r w:rsidR="00872FB8">
        <w:rPr>
          <w:b/>
          <w:noProof/>
          <w:color w:val="000000" w:themeColor="text1"/>
          <w:sz w:val="24"/>
          <w:szCs w:val="24"/>
        </w:rPr>
        <w:t>3</w:t>
      </w:r>
      <w:r w:rsidRPr="00174DB4">
        <w:rPr>
          <w:b/>
          <w:color w:val="000000" w:themeColor="text1"/>
          <w:sz w:val="24"/>
          <w:szCs w:val="24"/>
        </w:rPr>
        <w:fldChar w:fldCharType="end"/>
      </w:r>
      <w:r w:rsidRPr="00174DB4">
        <w:rPr>
          <w:color w:val="000000" w:themeColor="text1"/>
          <w:sz w:val="24"/>
          <w:szCs w:val="24"/>
        </w:rPr>
        <w:t>. Average wind speed vs. year.</w:t>
      </w:r>
      <w:bookmarkEnd w:id="31"/>
    </w:p>
    <w:p w:rsidR="00174DB4" w:rsidRDefault="00174DB4" w:rsidP="00174DB4"/>
    <w:p w:rsidR="00300FA2" w:rsidRDefault="00300FA2" w:rsidP="003E3874">
      <w:pPr>
        <w:jc w:val="center"/>
      </w:pPr>
      <w:r w:rsidRPr="00300FA2">
        <w:drawing>
          <wp:inline distT="0" distB="0" distL="0" distR="0" wp14:anchorId="0DC0BE8E" wp14:editId="5EDF767B">
            <wp:extent cx="4756433" cy="364617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82074" cy="3665825"/>
                    </a:xfrm>
                    <a:prstGeom prst="rect">
                      <a:avLst/>
                    </a:prstGeom>
                  </pic:spPr>
                </pic:pic>
              </a:graphicData>
            </a:graphic>
          </wp:inline>
        </w:drawing>
      </w:r>
    </w:p>
    <w:p w:rsidR="00300FA2" w:rsidRDefault="00300FA2" w:rsidP="007F2EDE">
      <w:pPr>
        <w:pStyle w:val="Caption"/>
        <w:spacing w:line="360" w:lineRule="auto"/>
        <w:jc w:val="both"/>
        <w:rPr>
          <w:color w:val="000000" w:themeColor="text1"/>
          <w:sz w:val="24"/>
          <w:szCs w:val="24"/>
        </w:rPr>
      </w:pPr>
      <w:bookmarkStart w:id="32" w:name="_Toc518574569"/>
      <w:r w:rsidRPr="00300FA2">
        <w:rPr>
          <w:b/>
          <w:color w:val="000000" w:themeColor="text1"/>
          <w:sz w:val="24"/>
          <w:szCs w:val="24"/>
        </w:rPr>
        <w:t xml:space="preserve">Figure </w:t>
      </w:r>
      <w:r w:rsidRPr="00300FA2">
        <w:rPr>
          <w:b/>
          <w:color w:val="000000" w:themeColor="text1"/>
          <w:sz w:val="24"/>
          <w:szCs w:val="24"/>
        </w:rPr>
        <w:fldChar w:fldCharType="begin"/>
      </w:r>
      <w:r w:rsidRPr="00300FA2">
        <w:rPr>
          <w:b/>
          <w:color w:val="000000" w:themeColor="text1"/>
          <w:sz w:val="24"/>
          <w:szCs w:val="24"/>
        </w:rPr>
        <w:instrText xml:space="preserve"> SEQ Figure \* ARABIC </w:instrText>
      </w:r>
      <w:r w:rsidRPr="00300FA2">
        <w:rPr>
          <w:b/>
          <w:color w:val="000000" w:themeColor="text1"/>
          <w:sz w:val="24"/>
          <w:szCs w:val="24"/>
        </w:rPr>
        <w:fldChar w:fldCharType="separate"/>
      </w:r>
      <w:r w:rsidR="00872FB8">
        <w:rPr>
          <w:b/>
          <w:noProof/>
          <w:color w:val="000000" w:themeColor="text1"/>
          <w:sz w:val="24"/>
          <w:szCs w:val="24"/>
        </w:rPr>
        <w:t>4</w:t>
      </w:r>
      <w:r w:rsidRPr="00300FA2">
        <w:rPr>
          <w:b/>
          <w:color w:val="000000" w:themeColor="text1"/>
          <w:sz w:val="24"/>
          <w:szCs w:val="24"/>
        </w:rPr>
        <w:fldChar w:fldCharType="end"/>
      </w:r>
      <w:r w:rsidRPr="00300FA2">
        <w:rPr>
          <w:color w:val="000000" w:themeColor="text1"/>
          <w:sz w:val="24"/>
          <w:szCs w:val="24"/>
        </w:rPr>
        <w:t>. Mean sea level pressure vs. year.</w:t>
      </w:r>
      <w:bookmarkEnd w:id="32"/>
    </w:p>
    <w:p w:rsidR="005E367D" w:rsidRDefault="00A91F1D" w:rsidP="00A91F1D">
      <w:pPr>
        <w:spacing w:line="360" w:lineRule="auto"/>
        <w:jc w:val="both"/>
      </w:pPr>
      <w:r>
        <w:lastRenderedPageBreak/>
        <w:t>Visualisations for monthly averages were also created as part of the EDA. The results of some of these visualisations were to be expected, for example, the visualisation for average temperature per month mimicked that of a normal distribution as temperatures are generally at their highest during the summer months.</w:t>
      </w:r>
      <w:r w:rsidR="00B0741A">
        <w:t xml:space="preserve"> In contrast, precipitation amounts were higher during the winter months.</w:t>
      </w:r>
      <w:r w:rsidR="005E367D">
        <w:t xml:space="preserve"> These relationships are displayed in figure 5.</w:t>
      </w:r>
      <w:r w:rsidR="00EB3879">
        <w:t xml:space="preserve"> The visualisations for average temperature, dew point temperature and vapour pressure all had </w:t>
      </w:r>
      <w:r w:rsidR="00213268">
        <w:t xml:space="preserve">a </w:t>
      </w:r>
      <w:r w:rsidR="00EB3879">
        <w:t xml:space="preserve">very similar </w:t>
      </w:r>
      <w:r w:rsidR="00213268">
        <w:t>curve. This is due to the fact that dew point temperature and vapour pressure are related to temperature. The dew point temperature determines</w:t>
      </w:r>
      <w:r w:rsidR="00A771BB">
        <w:t xml:space="preserve"> the temperature that air can no</w:t>
      </w:r>
      <w:r w:rsidR="008B2546">
        <w:t xml:space="preserve"> longer hold more water vapour</w:t>
      </w:r>
      <w:r w:rsidR="00213268">
        <w:t>.</w:t>
      </w:r>
      <w:r w:rsidR="00487128">
        <w:t xml:space="preserve"> Vapour pressure</w:t>
      </w:r>
      <w:r w:rsidR="00271284">
        <w:t xml:space="preserve"> is a part of the total atmospheric pressure that accounts for the pressure exerted by the water vapour</w:t>
      </w:r>
      <w:r w:rsidR="002E4F1D">
        <w:t xml:space="preserve"> </w:t>
      </w:r>
      <w:r w:rsidR="002E4F1D">
        <w:fldChar w:fldCharType="begin"/>
      </w:r>
      <w:r w:rsidR="002E4F1D">
        <w:instrText xml:space="preserve"> ADDIN ZOTERO_ITEM CSL_CITATION {"citationID":"ceKhJM0m","properties":{"formattedCitation":"(Shonk, 2013)","plainCitation":"(Shonk, 2013)","noteIndex":0},"citationItems":[{"id":449,"uris":["http://zotero.org/users/4597499/items/QML2ISUJ"],"uri":["http://zotero.org/users/4597499/items/QML2ISUJ"],"itemData":{"id":449,"type":"book","title":"Introducing Meteorology","publisher":"Dunedin","number-of-pages":"149","edition":"First","ISBN":"978-1-78046-002-4","shortTitle":"A Guide To Weather","language":"en","author":[{"family":"Shonk","given":"Jon"}],"issued":{"date-parts":[["2013"]]}}}],"schema":"https://github.com/citation-style-language/schema/raw/master/csl-citation.json"} </w:instrText>
      </w:r>
      <w:r w:rsidR="002E4F1D">
        <w:fldChar w:fldCharType="separate"/>
      </w:r>
      <w:r w:rsidR="002E4F1D">
        <w:rPr>
          <w:noProof/>
        </w:rPr>
        <w:t>(Shonk, 2013)</w:t>
      </w:r>
      <w:r w:rsidR="002E4F1D">
        <w:fldChar w:fldCharType="end"/>
      </w:r>
      <w:r w:rsidR="00271284">
        <w:t>.</w:t>
      </w:r>
      <w:r w:rsidR="00213268">
        <w:t xml:space="preserve"> The maximum amount of </w:t>
      </w:r>
      <w:r w:rsidR="008B2546">
        <w:t xml:space="preserve">water </w:t>
      </w:r>
      <w:r w:rsidR="00213268">
        <w:t>vapour the air can hold is dependent on the temperature, hence the similarities in the visual</w:t>
      </w:r>
      <w:r w:rsidR="00536532">
        <w:t>is</w:t>
      </w:r>
      <w:r w:rsidR="00213268">
        <w:t>ations</w:t>
      </w:r>
      <w:r w:rsidR="00EE2C2B">
        <w:t xml:space="preserve"> in figure 6</w:t>
      </w:r>
      <w:r w:rsidR="00213268">
        <w:t>.</w:t>
      </w:r>
    </w:p>
    <w:p w:rsidR="005E367D" w:rsidRDefault="005E367D" w:rsidP="00A91F1D">
      <w:pPr>
        <w:spacing w:line="360" w:lineRule="auto"/>
        <w:jc w:val="both"/>
      </w:pPr>
    </w:p>
    <w:p w:rsidR="00A91F1D" w:rsidRDefault="005E367D" w:rsidP="00A91F1D">
      <w:pPr>
        <w:spacing w:line="360" w:lineRule="auto"/>
        <w:jc w:val="both"/>
      </w:pPr>
      <w:r w:rsidRPr="005E367D">
        <w:drawing>
          <wp:inline distT="0" distB="0" distL="0" distR="0" wp14:anchorId="57B63977" wp14:editId="4C8C4ABB">
            <wp:extent cx="5727700" cy="3517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3517900"/>
                    </a:xfrm>
                    <a:prstGeom prst="rect">
                      <a:avLst/>
                    </a:prstGeom>
                  </pic:spPr>
                </pic:pic>
              </a:graphicData>
            </a:graphic>
          </wp:inline>
        </w:drawing>
      </w:r>
      <w:r w:rsidR="00B0741A">
        <w:t xml:space="preserve"> </w:t>
      </w:r>
    </w:p>
    <w:p w:rsidR="007F2EDE" w:rsidRDefault="007F2EDE" w:rsidP="007F2EDE">
      <w:pPr>
        <w:pStyle w:val="Caption"/>
        <w:spacing w:line="360" w:lineRule="auto"/>
        <w:jc w:val="both"/>
        <w:rPr>
          <w:color w:val="000000" w:themeColor="text1"/>
          <w:sz w:val="24"/>
          <w:szCs w:val="24"/>
        </w:rPr>
      </w:pPr>
      <w:bookmarkStart w:id="33" w:name="_Toc518574570"/>
      <w:r w:rsidRPr="007F2EDE">
        <w:rPr>
          <w:b/>
          <w:color w:val="000000" w:themeColor="text1"/>
          <w:sz w:val="24"/>
          <w:szCs w:val="24"/>
        </w:rPr>
        <w:t xml:space="preserve">Figure </w:t>
      </w:r>
      <w:r w:rsidRPr="007F2EDE">
        <w:rPr>
          <w:b/>
          <w:color w:val="000000" w:themeColor="text1"/>
          <w:sz w:val="24"/>
          <w:szCs w:val="24"/>
        </w:rPr>
        <w:fldChar w:fldCharType="begin"/>
      </w:r>
      <w:r w:rsidRPr="007F2EDE">
        <w:rPr>
          <w:b/>
          <w:color w:val="000000" w:themeColor="text1"/>
          <w:sz w:val="24"/>
          <w:szCs w:val="24"/>
        </w:rPr>
        <w:instrText xml:space="preserve"> SEQ Figure \* ARABIC </w:instrText>
      </w:r>
      <w:r w:rsidRPr="007F2EDE">
        <w:rPr>
          <w:b/>
          <w:color w:val="000000" w:themeColor="text1"/>
          <w:sz w:val="24"/>
          <w:szCs w:val="24"/>
        </w:rPr>
        <w:fldChar w:fldCharType="separate"/>
      </w:r>
      <w:r w:rsidR="00872FB8">
        <w:rPr>
          <w:b/>
          <w:noProof/>
          <w:color w:val="000000" w:themeColor="text1"/>
          <w:sz w:val="24"/>
          <w:szCs w:val="24"/>
        </w:rPr>
        <w:t>5</w:t>
      </w:r>
      <w:r w:rsidRPr="007F2EDE">
        <w:rPr>
          <w:b/>
          <w:color w:val="000000" w:themeColor="text1"/>
          <w:sz w:val="24"/>
          <w:szCs w:val="24"/>
        </w:rPr>
        <w:fldChar w:fldCharType="end"/>
      </w:r>
      <w:r w:rsidRPr="007F2EDE">
        <w:rPr>
          <w:color w:val="000000" w:themeColor="text1"/>
          <w:sz w:val="24"/>
          <w:szCs w:val="24"/>
        </w:rPr>
        <w:t>. Average rainfall and temperature per month.</w:t>
      </w:r>
      <w:bookmarkEnd w:id="33"/>
    </w:p>
    <w:p w:rsidR="00377002" w:rsidRDefault="00FA4928" w:rsidP="003F1CB8">
      <w:r w:rsidRPr="00FA4928">
        <w:lastRenderedPageBreak/>
        <w:drawing>
          <wp:inline distT="0" distB="0" distL="0" distR="0" wp14:anchorId="791536EE" wp14:editId="3803059C">
            <wp:extent cx="2732926" cy="4140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38511" cy="4148661"/>
                    </a:xfrm>
                    <a:prstGeom prst="rect">
                      <a:avLst/>
                    </a:prstGeom>
                  </pic:spPr>
                </pic:pic>
              </a:graphicData>
            </a:graphic>
          </wp:inline>
        </w:drawing>
      </w:r>
      <w:r w:rsidRPr="00FA4928">
        <w:drawing>
          <wp:inline distT="0" distB="0" distL="0" distR="0" wp14:anchorId="6901C86B" wp14:editId="3DB28694">
            <wp:extent cx="2660636" cy="4099367"/>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9708" cy="4113345"/>
                    </a:xfrm>
                    <a:prstGeom prst="rect">
                      <a:avLst/>
                    </a:prstGeom>
                  </pic:spPr>
                </pic:pic>
              </a:graphicData>
            </a:graphic>
          </wp:inline>
        </w:drawing>
      </w:r>
    </w:p>
    <w:p w:rsidR="00FA4928" w:rsidRPr="00FA4928" w:rsidRDefault="00FA4928" w:rsidP="00FA4928">
      <w:pPr>
        <w:pStyle w:val="Caption"/>
        <w:spacing w:line="360" w:lineRule="auto"/>
        <w:jc w:val="both"/>
        <w:rPr>
          <w:color w:val="000000" w:themeColor="text1"/>
          <w:sz w:val="24"/>
          <w:szCs w:val="24"/>
        </w:rPr>
      </w:pPr>
      <w:bookmarkStart w:id="34" w:name="_Toc518574571"/>
      <w:r w:rsidRPr="00FA4928">
        <w:rPr>
          <w:b/>
          <w:color w:val="000000" w:themeColor="text1"/>
          <w:sz w:val="24"/>
          <w:szCs w:val="24"/>
        </w:rPr>
        <w:t xml:space="preserve">Figure </w:t>
      </w:r>
      <w:r w:rsidRPr="00FA4928">
        <w:rPr>
          <w:b/>
          <w:color w:val="000000" w:themeColor="text1"/>
          <w:sz w:val="24"/>
          <w:szCs w:val="24"/>
        </w:rPr>
        <w:fldChar w:fldCharType="begin"/>
      </w:r>
      <w:r w:rsidRPr="00FA4928">
        <w:rPr>
          <w:b/>
          <w:color w:val="000000" w:themeColor="text1"/>
          <w:sz w:val="24"/>
          <w:szCs w:val="24"/>
        </w:rPr>
        <w:instrText xml:space="preserve"> SEQ Figure \* ARABIC </w:instrText>
      </w:r>
      <w:r w:rsidRPr="00FA4928">
        <w:rPr>
          <w:b/>
          <w:color w:val="000000" w:themeColor="text1"/>
          <w:sz w:val="24"/>
          <w:szCs w:val="24"/>
        </w:rPr>
        <w:fldChar w:fldCharType="separate"/>
      </w:r>
      <w:r w:rsidR="00872FB8">
        <w:rPr>
          <w:b/>
          <w:noProof/>
          <w:color w:val="000000" w:themeColor="text1"/>
          <w:sz w:val="24"/>
          <w:szCs w:val="24"/>
        </w:rPr>
        <w:t>6</w:t>
      </w:r>
      <w:r w:rsidRPr="00FA4928">
        <w:rPr>
          <w:b/>
          <w:color w:val="000000" w:themeColor="text1"/>
          <w:sz w:val="24"/>
          <w:szCs w:val="24"/>
        </w:rPr>
        <w:fldChar w:fldCharType="end"/>
      </w:r>
      <w:r w:rsidRPr="00FA4928">
        <w:rPr>
          <w:color w:val="000000" w:themeColor="text1"/>
          <w:sz w:val="24"/>
          <w:szCs w:val="24"/>
        </w:rPr>
        <w:t>. Dew point temperature and vapour pressure per month</w:t>
      </w:r>
      <w:bookmarkEnd w:id="34"/>
    </w:p>
    <w:p w:rsidR="002A21EB" w:rsidRDefault="00F5300F" w:rsidP="00F5300F">
      <w:pPr>
        <w:spacing w:line="360" w:lineRule="auto"/>
        <w:jc w:val="both"/>
      </w:pPr>
      <w:r>
        <w:t xml:space="preserve">A similar EDA was implemented that looked at the seasonal distribution of the features. Again, most features displayed a distribution that was to be expected. </w:t>
      </w:r>
      <w:r w:rsidR="00E70C9F">
        <w:t>As such, these visualisations will be included in the appendix</w:t>
      </w:r>
      <w:r w:rsidR="008C2AEB">
        <w:t xml:space="preserve"> A</w:t>
      </w:r>
      <w:r w:rsidR="00E70C9F">
        <w:t xml:space="preserve"> and not as part of the core content.</w:t>
      </w:r>
      <w:r w:rsidR="009D35F3">
        <w:t xml:space="preserve"> </w:t>
      </w:r>
      <w:r w:rsidR="002A21EB">
        <w:t>Following this, closer inspection was performed on relative humidity versus rainfall. This was performed as relative humidity describes how close the air is to saturation with moisture. A relative humidity of 100% does not necessarily mean that precipitation will occur</w:t>
      </w:r>
      <w:r w:rsidR="008B4496">
        <w:t xml:space="preserve"> immediately</w:t>
      </w:r>
      <w:r w:rsidR="002A21EB">
        <w:t>, it merely means that the air can no longer absorb moisture</w:t>
      </w:r>
      <w:r w:rsidR="008B4496">
        <w:t xml:space="preserve"> and at some stage this water vapour will change state to water droplets and precipitation will follow</w:t>
      </w:r>
      <w:r w:rsidR="002A21EB">
        <w:t xml:space="preserve">. </w:t>
      </w:r>
    </w:p>
    <w:p w:rsidR="008B4496" w:rsidRDefault="008B4496" w:rsidP="00F5300F">
      <w:pPr>
        <w:spacing w:line="360" w:lineRule="auto"/>
        <w:jc w:val="both"/>
      </w:pPr>
    </w:p>
    <w:p w:rsidR="005F20B7" w:rsidRPr="005F20B7" w:rsidRDefault="005F20B7" w:rsidP="005F20B7">
      <w:pPr>
        <w:pStyle w:val="Heading3"/>
        <w:numPr>
          <w:ilvl w:val="2"/>
          <w:numId w:val="1"/>
        </w:numPr>
        <w:spacing w:line="360" w:lineRule="auto"/>
        <w:jc w:val="both"/>
        <w:rPr>
          <w:rFonts w:ascii="Times New Roman" w:hAnsi="Times New Roman" w:cs="Times New Roman"/>
        </w:rPr>
      </w:pPr>
      <w:bookmarkStart w:id="35" w:name="_Toc518563200"/>
      <w:r w:rsidRPr="005F20B7">
        <w:rPr>
          <w:rFonts w:ascii="Times New Roman" w:hAnsi="Times New Roman" w:cs="Times New Roman"/>
        </w:rPr>
        <w:t>Relative Humidity Outliers</w:t>
      </w:r>
      <w:bookmarkEnd w:id="35"/>
    </w:p>
    <w:p w:rsidR="005F20B7" w:rsidRPr="005F20B7" w:rsidRDefault="005F20B7" w:rsidP="005F20B7">
      <w:pPr>
        <w:ind w:left="360"/>
      </w:pPr>
    </w:p>
    <w:p w:rsidR="00C26721" w:rsidRDefault="002A21EB" w:rsidP="00F5300F">
      <w:pPr>
        <w:spacing w:line="360" w:lineRule="auto"/>
        <w:jc w:val="both"/>
      </w:pPr>
      <w:r>
        <w:t xml:space="preserve">When plotting relative humidity versus rainfall there were two points to note, firstly there were </w:t>
      </w:r>
      <w:r w:rsidR="006404F7">
        <w:t xml:space="preserve">outlier </w:t>
      </w:r>
      <w:r>
        <w:t>observations with relative humidity values below 0 which is not possible and secondly the relationship between relative humidity and rainfall looked like it was following an exponential curve.</w:t>
      </w:r>
      <w:r w:rsidR="008C4203">
        <w:t xml:space="preserve"> </w:t>
      </w:r>
      <w:r w:rsidR="007B4C35">
        <w:t>A</w:t>
      </w:r>
      <w:r w:rsidR="005F2766">
        <w:t xml:space="preserve"> relative humidity of 0 means the air consists of no water vapour which is extremely unlikely given Irelands climate</w:t>
      </w:r>
      <w:r w:rsidR="007B4C35">
        <w:t>. This and</w:t>
      </w:r>
      <w:r w:rsidR="006568C5">
        <w:t xml:space="preserve"> the fact that </w:t>
      </w:r>
      <w:r w:rsidR="007B4C35">
        <w:t>55475 observations have a value of 0 or less</w:t>
      </w:r>
      <w:r w:rsidR="005F2766">
        <w:t xml:space="preserve">, </w:t>
      </w:r>
      <w:r w:rsidR="007B4C35">
        <w:t xml:space="preserve">means the best option would be to fill these outlier values with the dataset </w:t>
      </w:r>
      <w:r w:rsidR="007B4C35">
        <w:lastRenderedPageBreak/>
        <w:t>mean for this column</w:t>
      </w:r>
      <w:r w:rsidR="005F2766">
        <w:t xml:space="preserve">. </w:t>
      </w:r>
      <w:r w:rsidR="00894F2C">
        <w:t xml:space="preserve">The outlier </w:t>
      </w:r>
      <w:r w:rsidR="00B17BAE">
        <w:t>values may have been related to input or equipment error</w:t>
      </w:r>
      <w:r w:rsidR="005F2766">
        <w:t>.</w:t>
      </w:r>
      <w:r w:rsidR="00756B46">
        <w:t xml:space="preserve"> Figure 7 provides some basic statistics on each numerical feature which was used for outlier detection. </w:t>
      </w:r>
      <w:r w:rsidR="00DD047C">
        <w:t>The vast majority of relative humidity outliers were associated with the Claremorris, Finner and Roaches Point weather stations</w:t>
      </w:r>
      <w:r w:rsidR="00756B46">
        <w:t>.</w:t>
      </w:r>
      <w:r w:rsidR="00EA0406">
        <w:t xml:space="preserve"> </w:t>
      </w:r>
    </w:p>
    <w:p w:rsidR="00C26721" w:rsidRDefault="005161EF" w:rsidP="00F5300F">
      <w:pPr>
        <w:spacing w:line="360" w:lineRule="auto"/>
        <w:jc w:val="both"/>
      </w:pPr>
      <w:r w:rsidRPr="005161EF">
        <w:drawing>
          <wp:inline distT="0" distB="0" distL="0" distR="0" wp14:anchorId="4C8D77C2" wp14:editId="21482A3B">
            <wp:extent cx="5727700" cy="31102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110230"/>
                    </a:xfrm>
                    <a:prstGeom prst="rect">
                      <a:avLst/>
                    </a:prstGeom>
                  </pic:spPr>
                </pic:pic>
              </a:graphicData>
            </a:graphic>
          </wp:inline>
        </w:drawing>
      </w:r>
    </w:p>
    <w:p w:rsidR="005161EF" w:rsidRPr="005161EF" w:rsidRDefault="005161EF" w:rsidP="005161EF">
      <w:pPr>
        <w:pStyle w:val="Caption"/>
        <w:spacing w:line="360" w:lineRule="auto"/>
        <w:jc w:val="both"/>
        <w:rPr>
          <w:color w:val="000000" w:themeColor="text1"/>
          <w:sz w:val="24"/>
          <w:szCs w:val="24"/>
        </w:rPr>
      </w:pPr>
      <w:bookmarkStart w:id="36" w:name="_Toc518574572"/>
      <w:r w:rsidRPr="005161EF">
        <w:rPr>
          <w:b/>
          <w:color w:val="000000" w:themeColor="text1"/>
          <w:sz w:val="24"/>
          <w:szCs w:val="24"/>
        </w:rPr>
        <w:t xml:space="preserve">Figure </w:t>
      </w:r>
      <w:r w:rsidRPr="005161EF">
        <w:rPr>
          <w:b/>
          <w:color w:val="000000" w:themeColor="text1"/>
          <w:sz w:val="24"/>
          <w:szCs w:val="24"/>
        </w:rPr>
        <w:fldChar w:fldCharType="begin"/>
      </w:r>
      <w:r w:rsidRPr="005161EF">
        <w:rPr>
          <w:b/>
          <w:color w:val="000000" w:themeColor="text1"/>
          <w:sz w:val="24"/>
          <w:szCs w:val="24"/>
        </w:rPr>
        <w:instrText xml:space="preserve"> SEQ Figure \* ARABIC </w:instrText>
      </w:r>
      <w:r w:rsidRPr="005161EF">
        <w:rPr>
          <w:b/>
          <w:color w:val="000000" w:themeColor="text1"/>
          <w:sz w:val="24"/>
          <w:szCs w:val="24"/>
        </w:rPr>
        <w:fldChar w:fldCharType="separate"/>
      </w:r>
      <w:r w:rsidR="00872FB8">
        <w:rPr>
          <w:b/>
          <w:noProof/>
          <w:color w:val="000000" w:themeColor="text1"/>
          <w:sz w:val="24"/>
          <w:szCs w:val="24"/>
        </w:rPr>
        <w:t>7</w:t>
      </w:r>
      <w:r w:rsidRPr="005161EF">
        <w:rPr>
          <w:b/>
          <w:color w:val="000000" w:themeColor="text1"/>
          <w:sz w:val="24"/>
          <w:szCs w:val="24"/>
        </w:rPr>
        <w:fldChar w:fldCharType="end"/>
      </w:r>
      <w:r w:rsidRPr="009D58EC">
        <w:rPr>
          <w:color w:val="000000" w:themeColor="text1"/>
          <w:sz w:val="24"/>
          <w:szCs w:val="24"/>
        </w:rPr>
        <w:t>.</w:t>
      </w:r>
      <w:r w:rsidRPr="005161EF">
        <w:rPr>
          <w:color w:val="000000" w:themeColor="text1"/>
          <w:sz w:val="24"/>
          <w:szCs w:val="24"/>
        </w:rPr>
        <w:t xml:space="preserve"> Numerical outlier detection.</w:t>
      </w:r>
      <w:bookmarkEnd w:id="36"/>
    </w:p>
    <w:p w:rsidR="000A045C" w:rsidRDefault="000A045C" w:rsidP="00F5300F">
      <w:pPr>
        <w:spacing w:line="360" w:lineRule="auto"/>
        <w:jc w:val="both"/>
      </w:pPr>
    </w:p>
    <w:p w:rsidR="000A045C" w:rsidRDefault="000A045C" w:rsidP="00F5300F">
      <w:pPr>
        <w:spacing w:line="360" w:lineRule="auto"/>
        <w:jc w:val="both"/>
      </w:pPr>
      <w:r>
        <w:t>Noticeably, the wind direction column displays a minimum wind direction of 0 degrees. This presumably is the result of observations where there is no recorded wind speed and hence can be no wind direction.</w:t>
      </w:r>
      <w:r w:rsidR="00C530BA">
        <w:t xml:space="preserve"> These values will be left as is.</w:t>
      </w:r>
      <w:r w:rsidR="00695914">
        <w:t xml:space="preserve"> Based on figure 7 further analysis was conducted on wet bulb temperature, dew point temperature, mean sea lev</w:t>
      </w:r>
      <w:r w:rsidR="008772F8">
        <w:t>el pressure and vapour pressure</w:t>
      </w:r>
      <w:r w:rsidR="00D85A0B">
        <w:t xml:space="preserve"> to gather some basic statistics on the outliers</w:t>
      </w:r>
      <w:r w:rsidR="00727C56">
        <w:t>,</w:t>
      </w:r>
      <w:r w:rsidR="00D85A0B">
        <w:t xml:space="preserve"> and from this</w:t>
      </w:r>
      <w:r w:rsidR="00727C56">
        <w:t>,</w:t>
      </w:r>
      <w:r w:rsidR="00D85A0B">
        <w:t xml:space="preserve"> determine what approach to take regarding the outliers</w:t>
      </w:r>
      <w:r w:rsidR="00727C56">
        <w:t xml:space="preserve"> i.e. removal or populating them with mean values</w:t>
      </w:r>
      <w:r w:rsidR="00D85A0B">
        <w:t>.</w:t>
      </w:r>
      <w:r w:rsidR="001B1F02">
        <w:t xml:space="preserve"> The basic statistics for these</w:t>
      </w:r>
      <w:r w:rsidR="00F41D17">
        <w:t xml:space="preserve"> outliers are displayed in Appendix A.</w:t>
      </w:r>
    </w:p>
    <w:p w:rsidR="00CB4D2C" w:rsidRDefault="00CB4D2C" w:rsidP="00F5300F">
      <w:pPr>
        <w:spacing w:line="360" w:lineRule="auto"/>
        <w:jc w:val="both"/>
      </w:pPr>
    </w:p>
    <w:p w:rsidR="00D82E18" w:rsidRDefault="00D82E18" w:rsidP="00D82E18">
      <w:pPr>
        <w:pStyle w:val="Heading3"/>
        <w:numPr>
          <w:ilvl w:val="2"/>
          <w:numId w:val="1"/>
        </w:numPr>
        <w:spacing w:line="360" w:lineRule="auto"/>
        <w:jc w:val="both"/>
        <w:rPr>
          <w:rFonts w:ascii="Times New Roman" w:hAnsi="Times New Roman" w:cs="Times New Roman"/>
        </w:rPr>
      </w:pPr>
      <w:bookmarkStart w:id="37" w:name="_Toc518563201"/>
      <w:r w:rsidRPr="00D82E18">
        <w:rPr>
          <w:rFonts w:ascii="Times New Roman" w:hAnsi="Times New Roman" w:cs="Times New Roman"/>
        </w:rPr>
        <w:t>Wet Bulb Air Temperature Outliers</w:t>
      </w:r>
      <w:bookmarkEnd w:id="37"/>
    </w:p>
    <w:p w:rsidR="00361B03" w:rsidRDefault="00361B03" w:rsidP="00361B03">
      <w:pPr>
        <w:spacing w:line="360" w:lineRule="auto"/>
        <w:jc w:val="both"/>
      </w:pPr>
      <w:r>
        <w:t xml:space="preserve">Using figure 8 as a form of outlier detection, the data was filtered to get all observations with a wet bulb air temperature of -40 degrees or less. Following this some basic statistics were calculated to </w:t>
      </w:r>
      <w:r w:rsidR="002B2D40">
        <w:t xml:space="preserve">gain more information regarding these outliers. This step confirmed that 123 observations had a wet bulb air temperature that deviated significantly form all other values which is again verified by figure </w:t>
      </w:r>
      <w:r w:rsidR="00692081">
        <w:t xml:space="preserve">7 and </w:t>
      </w:r>
      <w:r w:rsidR="002B2D40">
        <w:t xml:space="preserve">8. As the other column associated with these outliers had values that appeared to be correct these observations were kept but their wet bulb air </w:t>
      </w:r>
      <w:r w:rsidR="002B2D40">
        <w:lastRenderedPageBreak/>
        <w:t>temperature  values were updated with the dataset mean for that column.</w:t>
      </w:r>
      <w:r w:rsidR="003F1CB8">
        <w:t xml:space="preserve"> Of the 123 outliers, 99 were associated with the Roaches point weather station.</w:t>
      </w:r>
    </w:p>
    <w:p w:rsidR="0021106F" w:rsidRDefault="0021106F" w:rsidP="00361B03">
      <w:pPr>
        <w:spacing w:line="360" w:lineRule="auto"/>
        <w:jc w:val="both"/>
      </w:pPr>
    </w:p>
    <w:p w:rsidR="0021106F" w:rsidRDefault="0021106F" w:rsidP="003F1CB8">
      <w:pPr>
        <w:spacing w:line="360" w:lineRule="auto"/>
        <w:jc w:val="center"/>
      </w:pPr>
      <w:r w:rsidRPr="0021106F">
        <w:drawing>
          <wp:inline distT="0" distB="0" distL="0" distR="0" wp14:anchorId="59A89486" wp14:editId="1F537244">
            <wp:extent cx="4587618" cy="4921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1780" cy="4925715"/>
                    </a:xfrm>
                    <a:prstGeom prst="rect">
                      <a:avLst/>
                    </a:prstGeom>
                  </pic:spPr>
                </pic:pic>
              </a:graphicData>
            </a:graphic>
          </wp:inline>
        </w:drawing>
      </w:r>
    </w:p>
    <w:p w:rsidR="0021106F" w:rsidRPr="0021106F" w:rsidRDefault="0021106F" w:rsidP="0021106F">
      <w:pPr>
        <w:pStyle w:val="Caption"/>
        <w:spacing w:line="360" w:lineRule="auto"/>
        <w:jc w:val="both"/>
        <w:rPr>
          <w:color w:val="000000" w:themeColor="text1"/>
          <w:sz w:val="24"/>
          <w:szCs w:val="24"/>
        </w:rPr>
      </w:pPr>
      <w:bookmarkStart w:id="38" w:name="_Toc518574573"/>
      <w:r w:rsidRPr="0021106F">
        <w:rPr>
          <w:b/>
          <w:color w:val="000000" w:themeColor="text1"/>
          <w:sz w:val="24"/>
          <w:szCs w:val="24"/>
        </w:rPr>
        <w:t xml:space="preserve">Figure </w:t>
      </w:r>
      <w:r w:rsidRPr="0021106F">
        <w:rPr>
          <w:b/>
          <w:color w:val="000000" w:themeColor="text1"/>
          <w:sz w:val="24"/>
          <w:szCs w:val="24"/>
        </w:rPr>
        <w:fldChar w:fldCharType="begin"/>
      </w:r>
      <w:r w:rsidRPr="0021106F">
        <w:rPr>
          <w:b/>
          <w:color w:val="000000" w:themeColor="text1"/>
          <w:sz w:val="24"/>
          <w:szCs w:val="24"/>
        </w:rPr>
        <w:instrText xml:space="preserve"> SEQ Figure \* ARABIC </w:instrText>
      </w:r>
      <w:r w:rsidRPr="0021106F">
        <w:rPr>
          <w:b/>
          <w:color w:val="000000" w:themeColor="text1"/>
          <w:sz w:val="24"/>
          <w:szCs w:val="24"/>
        </w:rPr>
        <w:fldChar w:fldCharType="separate"/>
      </w:r>
      <w:r w:rsidR="00872FB8">
        <w:rPr>
          <w:b/>
          <w:noProof/>
          <w:color w:val="000000" w:themeColor="text1"/>
          <w:sz w:val="24"/>
          <w:szCs w:val="24"/>
        </w:rPr>
        <w:t>8</w:t>
      </w:r>
      <w:r w:rsidRPr="0021106F">
        <w:rPr>
          <w:b/>
          <w:color w:val="000000" w:themeColor="text1"/>
          <w:sz w:val="24"/>
          <w:szCs w:val="24"/>
        </w:rPr>
        <w:fldChar w:fldCharType="end"/>
      </w:r>
      <w:r w:rsidRPr="0021106F">
        <w:rPr>
          <w:color w:val="000000" w:themeColor="text1"/>
          <w:sz w:val="24"/>
          <w:szCs w:val="24"/>
        </w:rPr>
        <w:t>. Wet bulb air temperature outliers.</w:t>
      </w:r>
      <w:bookmarkEnd w:id="38"/>
    </w:p>
    <w:p w:rsidR="00361B03" w:rsidRPr="00361B03" w:rsidRDefault="00361B03" w:rsidP="00361B03"/>
    <w:p w:rsidR="00D82E18" w:rsidRDefault="00D82E18" w:rsidP="00D82E18">
      <w:pPr>
        <w:pStyle w:val="Heading3"/>
        <w:numPr>
          <w:ilvl w:val="2"/>
          <w:numId w:val="1"/>
        </w:numPr>
        <w:spacing w:line="360" w:lineRule="auto"/>
        <w:jc w:val="both"/>
        <w:rPr>
          <w:rFonts w:ascii="Times New Roman" w:hAnsi="Times New Roman" w:cs="Times New Roman"/>
        </w:rPr>
      </w:pPr>
      <w:bookmarkStart w:id="39" w:name="_Toc518563202"/>
      <w:r w:rsidRPr="00D82E18">
        <w:rPr>
          <w:rFonts w:ascii="Times New Roman" w:hAnsi="Times New Roman" w:cs="Times New Roman"/>
        </w:rPr>
        <w:t>Dew Point Air Temperature Outliers</w:t>
      </w:r>
      <w:bookmarkEnd w:id="39"/>
    </w:p>
    <w:p w:rsidR="00C75634" w:rsidRDefault="00C75634" w:rsidP="00C75634">
      <w:pPr>
        <w:spacing w:line="360" w:lineRule="auto"/>
        <w:jc w:val="both"/>
      </w:pPr>
      <w:r>
        <w:t xml:space="preserve">A similar approach was taken for dew point air temperature outliers which are displayed in figure 9. The summary statistics based on these outliers stated that there were 32 observations with irregular dew point air temperature values all of which occurred in the Claremorris, Moore Park and Mace Head weather stations. These values will be updated with the </w:t>
      </w:r>
      <w:r w:rsidR="002A24BE">
        <w:t>dew point air temperature</w:t>
      </w:r>
      <w:r>
        <w:t xml:space="preserve"> mean</w:t>
      </w:r>
      <w:r w:rsidR="002A24BE">
        <w:t xml:space="preserve"> for the entire column</w:t>
      </w:r>
      <w:r>
        <w:t>.</w:t>
      </w:r>
    </w:p>
    <w:p w:rsidR="008B40D3" w:rsidRDefault="008B40D3" w:rsidP="00C75634">
      <w:pPr>
        <w:spacing w:line="360" w:lineRule="auto"/>
        <w:jc w:val="both"/>
      </w:pPr>
    </w:p>
    <w:p w:rsidR="008B40D3" w:rsidRDefault="008B40D3" w:rsidP="00C75634">
      <w:pPr>
        <w:spacing w:line="360" w:lineRule="auto"/>
        <w:jc w:val="both"/>
      </w:pPr>
      <w:r w:rsidRPr="008B40D3">
        <w:lastRenderedPageBreak/>
        <w:drawing>
          <wp:inline distT="0" distB="0" distL="0" distR="0" wp14:anchorId="3439CA3A" wp14:editId="0545A0BA">
            <wp:extent cx="5384605" cy="4366517"/>
            <wp:effectExtent l="0" t="0" r="63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2590" cy="4372992"/>
                    </a:xfrm>
                    <a:prstGeom prst="rect">
                      <a:avLst/>
                    </a:prstGeom>
                  </pic:spPr>
                </pic:pic>
              </a:graphicData>
            </a:graphic>
          </wp:inline>
        </w:drawing>
      </w:r>
    </w:p>
    <w:p w:rsidR="008B40D3" w:rsidRDefault="008B40D3" w:rsidP="008B40D3">
      <w:pPr>
        <w:pStyle w:val="Caption"/>
        <w:spacing w:line="360" w:lineRule="auto"/>
        <w:jc w:val="both"/>
        <w:rPr>
          <w:color w:val="000000" w:themeColor="text1"/>
          <w:sz w:val="24"/>
          <w:szCs w:val="24"/>
        </w:rPr>
      </w:pPr>
      <w:bookmarkStart w:id="40" w:name="_Toc518574574"/>
      <w:r w:rsidRPr="008B40D3">
        <w:rPr>
          <w:b/>
          <w:color w:val="000000" w:themeColor="text1"/>
          <w:sz w:val="24"/>
          <w:szCs w:val="24"/>
        </w:rPr>
        <w:t xml:space="preserve">Figure </w:t>
      </w:r>
      <w:r w:rsidRPr="008B40D3">
        <w:rPr>
          <w:b/>
          <w:color w:val="000000" w:themeColor="text1"/>
          <w:sz w:val="24"/>
          <w:szCs w:val="24"/>
        </w:rPr>
        <w:fldChar w:fldCharType="begin"/>
      </w:r>
      <w:r w:rsidRPr="008B40D3">
        <w:rPr>
          <w:b/>
          <w:color w:val="000000" w:themeColor="text1"/>
          <w:sz w:val="24"/>
          <w:szCs w:val="24"/>
        </w:rPr>
        <w:instrText xml:space="preserve"> SEQ Figure \* ARABIC </w:instrText>
      </w:r>
      <w:r w:rsidRPr="008B40D3">
        <w:rPr>
          <w:b/>
          <w:color w:val="000000" w:themeColor="text1"/>
          <w:sz w:val="24"/>
          <w:szCs w:val="24"/>
        </w:rPr>
        <w:fldChar w:fldCharType="separate"/>
      </w:r>
      <w:r w:rsidR="00872FB8">
        <w:rPr>
          <w:b/>
          <w:noProof/>
          <w:color w:val="000000" w:themeColor="text1"/>
          <w:sz w:val="24"/>
          <w:szCs w:val="24"/>
        </w:rPr>
        <w:t>9</w:t>
      </w:r>
      <w:r w:rsidRPr="008B40D3">
        <w:rPr>
          <w:b/>
          <w:color w:val="000000" w:themeColor="text1"/>
          <w:sz w:val="24"/>
          <w:szCs w:val="24"/>
        </w:rPr>
        <w:fldChar w:fldCharType="end"/>
      </w:r>
      <w:r w:rsidRPr="008B40D3">
        <w:rPr>
          <w:color w:val="000000" w:themeColor="text1"/>
          <w:sz w:val="24"/>
          <w:szCs w:val="24"/>
        </w:rPr>
        <w:t>. Dew point air temperature outliers.</w:t>
      </w:r>
      <w:bookmarkEnd w:id="40"/>
    </w:p>
    <w:p w:rsidR="008B40D3" w:rsidRPr="008B40D3" w:rsidRDefault="008B40D3" w:rsidP="008B40D3"/>
    <w:p w:rsidR="00D82E18" w:rsidRPr="00D82E18" w:rsidRDefault="00D82E18" w:rsidP="00D82E18">
      <w:pPr>
        <w:pStyle w:val="Heading3"/>
        <w:numPr>
          <w:ilvl w:val="2"/>
          <w:numId w:val="1"/>
        </w:numPr>
        <w:spacing w:line="360" w:lineRule="auto"/>
        <w:jc w:val="both"/>
        <w:rPr>
          <w:rFonts w:ascii="Times New Roman" w:hAnsi="Times New Roman" w:cs="Times New Roman"/>
        </w:rPr>
      </w:pPr>
      <w:bookmarkStart w:id="41" w:name="_Toc518563203"/>
      <w:r w:rsidRPr="00D82E18">
        <w:rPr>
          <w:rFonts w:ascii="Times New Roman" w:hAnsi="Times New Roman" w:cs="Times New Roman"/>
        </w:rPr>
        <w:t>Mean Sea Level Pressure Outliers</w:t>
      </w:r>
      <w:bookmarkEnd w:id="41"/>
    </w:p>
    <w:p w:rsidR="00D82E18" w:rsidRDefault="008B4496" w:rsidP="00D82E18">
      <w:pPr>
        <w:spacing w:line="360" w:lineRule="auto"/>
        <w:jc w:val="both"/>
      </w:pPr>
      <w:r>
        <w:t>An analysis of mean sea level pressure outliers determined that almost 29000 observations had a mean sea level pressure of 0</w:t>
      </w:r>
      <w:r w:rsidR="005965F3">
        <w:t xml:space="preserve">. Met Éireann provide a graph displaying the mean sea level pressure from the Valentia weather station based on data from 1940 to 2010 </w:t>
      </w:r>
      <w:r w:rsidR="005965F3" w:rsidRPr="00EA0406">
        <w:fldChar w:fldCharType="begin"/>
      </w:r>
      <w:r w:rsidR="005965F3" w:rsidRPr="00EA0406">
        <w:instrText xml:space="preserve"> ADDIN ZOTERO_ITEM CSL_CITATION {"citationID":"7nvJNcca","properties":{"formattedCitation":"({\\i{}Atmospheric Pressure - Met \\uc0\\u201{}ireann - The Irish Meteorological Service}, no date)","plainCitation":"(Atmospheric Pressure - Met Éireann - The Irish Meteorological Service, no date)","noteIndex":0},"citationItems":[{"id":450,"uris":["http://zotero.org/users/4597499/items/F68BCN6E"],"uri":["http://zotero.org/users/4597499/items/F68BCN6E"],"itemData":{"id":450,"type":"webpage","title":"Atmospheric Pressure - Met Éireann - The Irish Meteorological Service","abstract":"Met Éireann, the Irish National Meteorological Service, is the leading provider of weather information and related services for Ireland.","URL":"https://www.met.ie/climate/what-we-measure/atmospheric-pressure","language":"en","accessed":{"date-parts":[["2018",6,28]]}}}],"schema":"https://github.com/citation-style-language/schema/raw/master/csl-citation.json"} </w:instrText>
      </w:r>
      <w:r w:rsidR="005965F3" w:rsidRPr="00EA0406">
        <w:fldChar w:fldCharType="separate"/>
      </w:r>
      <w:r w:rsidR="005965F3" w:rsidRPr="00EA0406">
        <w:rPr>
          <w:lang w:val="en-US"/>
        </w:rPr>
        <w:t>(</w:t>
      </w:r>
      <w:r w:rsidR="005965F3" w:rsidRPr="00EA0406">
        <w:rPr>
          <w:iCs/>
          <w:lang w:val="en-US"/>
        </w:rPr>
        <w:t>Atmospheric Pressure - Met Éireann - The Irish Meteorological Service</w:t>
      </w:r>
      <w:r w:rsidR="005965F3" w:rsidRPr="00EA0406">
        <w:rPr>
          <w:lang w:val="en-US"/>
        </w:rPr>
        <w:t xml:space="preserve">, </w:t>
      </w:r>
      <w:r w:rsidR="00AB2CC6">
        <w:rPr>
          <w:lang w:val="en-US"/>
        </w:rPr>
        <w:t>n.d.</w:t>
      </w:r>
      <w:r w:rsidR="005965F3" w:rsidRPr="00EA0406">
        <w:rPr>
          <w:lang w:val="en-US"/>
        </w:rPr>
        <w:t>)</w:t>
      </w:r>
      <w:r w:rsidR="005965F3" w:rsidRPr="00EA0406">
        <w:fldChar w:fldCharType="end"/>
      </w:r>
      <w:r w:rsidR="005965F3">
        <w:t>. Given that this visualisation shows no values less than 940hPa all values below this will be update</w:t>
      </w:r>
      <w:r w:rsidR="00563E9A">
        <w:t>d</w:t>
      </w:r>
      <w:r w:rsidR="005965F3">
        <w:t xml:space="preserve"> with the column mean.</w:t>
      </w:r>
    </w:p>
    <w:p w:rsidR="002C0276" w:rsidRPr="00D82E18" w:rsidRDefault="002C0276" w:rsidP="00D82E18">
      <w:pPr>
        <w:spacing w:line="360" w:lineRule="auto"/>
        <w:jc w:val="both"/>
      </w:pPr>
    </w:p>
    <w:p w:rsidR="00D82E18" w:rsidRPr="00D82E18" w:rsidRDefault="009B58B6" w:rsidP="00D82E18">
      <w:pPr>
        <w:pStyle w:val="Heading3"/>
        <w:numPr>
          <w:ilvl w:val="2"/>
          <w:numId w:val="1"/>
        </w:numPr>
        <w:spacing w:line="360" w:lineRule="auto"/>
        <w:jc w:val="both"/>
        <w:rPr>
          <w:rFonts w:ascii="Times New Roman" w:hAnsi="Times New Roman" w:cs="Times New Roman"/>
        </w:rPr>
      </w:pPr>
      <w:bookmarkStart w:id="42" w:name="_Toc518563204"/>
      <w:r w:rsidRPr="009B58B6">
        <w:rPr>
          <w:rFonts w:ascii="Times New Roman" w:hAnsi="Times New Roman" w:cs="Times New Roman"/>
        </w:rPr>
        <w:t>Vapour Pressure Outliers</w:t>
      </w:r>
      <w:bookmarkEnd w:id="42"/>
    </w:p>
    <w:p w:rsidR="00CB4D2C" w:rsidRDefault="009B58B6" w:rsidP="00F5300F">
      <w:pPr>
        <w:spacing w:line="360" w:lineRule="auto"/>
        <w:jc w:val="both"/>
      </w:pPr>
      <w:r>
        <w:t xml:space="preserve">By looking at a plot of monthly and annual vapour pressure averages for the Valentia weather station from 1940 to </w:t>
      </w:r>
      <w:r w:rsidRPr="009B58B6">
        <w:t>2010</w:t>
      </w:r>
      <w:r>
        <w:t xml:space="preserve"> </w:t>
      </w:r>
      <w:r w:rsidRPr="009B58B6">
        <w:fldChar w:fldCharType="begin"/>
      </w:r>
      <w:r w:rsidRPr="009B58B6">
        <w:instrText xml:space="preserve"> ADDIN ZOTERO_ITEM CSL_CITATION {"citationID":"PDrBhlqP","properties":{"formattedCitation":"({\\i{}Water Vapour - Met \\uc0\\u201{}ireann - The Irish Meteorological Service}, no date)","plainCitation":"(Water Vapour - Met Éireann - The Irish Meteorological Service, no dat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Pr="009B58B6">
        <w:fldChar w:fldCharType="separate"/>
      </w:r>
      <w:r w:rsidRPr="009B58B6">
        <w:rPr>
          <w:lang w:val="en-US"/>
        </w:rPr>
        <w:t>(</w:t>
      </w:r>
      <w:r w:rsidRPr="009B58B6">
        <w:rPr>
          <w:iCs/>
          <w:lang w:val="en-US"/>
        </w:rPr>
        <w:t>Water Vapour - Met Éireann - The Irish Meteorological Service</w:t>
      </w:r>
      <w:r w:rsidRPr="009B58B6">
        <w:rPr>
          <w:lang w:val="en-US"/>
        </w:rPr>
        <w:t xml:space="preserve">, </w:t>
      </w:r>
      <w:r w:rsidR="00AB2CC6">
        <w:rPr>
          <w:lang w:val="en-US"/>
        </w:rPr>
        <w:t>n.d.</w:t>
      </w:r>
      <w:r w:rsidRPr="009B58B6">
        <w:rPr>
          <w:lang w:val="en-US"/>
        </w:rPr>
        <w:t>)</w:t>
      </w:r>
      <w:r w:rsidRPr="009B58B6">
        <w:fldChar w:fldCharType="end"/>
      </w:r>
      <w:r w:rsidRPr="009B58B6">
        <w:t>,</w:t>
      </w:r>
      <w:r>
        <w:t xml:space="preserve"> </w:t>
      </w:r>
      <w:r w:rsidR="00311094">
        <w:t>the minimum monthly average over this date range appears to fall just below 9hPA. Based on this, and the fact that almost 60,000 observations have a vapour pressure of 0 or less, these observations will be kept but the</w:t>
      </w:r>
      <w:r w:rsidR="00A213DE">
        <w:t>ir</w:t>
      </w:r>
      <w:r w:rsidR="00311094">
        <w:t xml:space="preserve"> vapour pressure values will be updated with the mean of the entire vapour column.</w:t>
      </w:r>
    </w:p>
    <w:p w:rsidR="00EF206D" w:rsidRPr="00EF206D" w:rsidRDefault="00EF206D" w:rsidP="00F5300F">
      <w:pPr>
        <w:pStyle w:val="Heading3"/>
        <w:numPr>
          <w:ilvl w:val="2"/>
          <w:numId w:val="1"/>
        </w:numPr>
        <w:spacing w:line="360" w:lineRule="auto"/>
        <w:jc w:val="both"/>
        <w:rPr>
          <w:rFonts w:ascii="Times New Roman" w:hAnsi="Times New Roman" w:cs="Times New Roman"/>
        </w:rPr>
      </w:pPr>
      <w:bookmarkStart w:id="43" w:name="_Toc518563205"/>
      <w:r w:rsidRPr="00EF206D">
        <w:rPr>
          <w:rFonts w:ascii="Times New Roman" w:hAnsi="Times New Roman" w:cs="Times New Roman"/>
        </w:rPr>
        <w:lastRenderedPageBreak/>
        <w:t>Clustering</w:t>
      </w:r>
      <w:bookmarkEnd w:id="43"/>
    </w:p>
    <w:p w:rsidR="0048032E" w:rsidRDefault="00AD2843" w:rsidP="00F5300F">
      <w:pPr>
        <w:spacing w:line="360" w:lineRule="auto"/>
        <w:jc w:val="both"/>
      </w:pPr>
      <w:r>
        <w:t>Having</w:t>
      </w:r>
      <w:r w:rsidR="00E2521E">
        <w:t xml:space="preserve"> rectified outlier observations, the next step was to implement the clustering using K-Means. As previously mentioned in section 3, the value of K was set to 4 to determine if the clustering algorithm could correctly cluster each season. </w:t>
      </w:r>
      <w:r w:rsidR="0048032E">
        <w:t xml:space="preserve">Before clustering was performed all categorical columns were removed as K-Means is not optimised for categorical variables. Following this the numerical data was standardised so each column had a mean of 0 and standard deviation of 1. Once clustering was performed and the cluster labels were stored, an inverse transformation of the data was performed using the scaler object to get the data back to its original values </w:t>
      </w:r>
      <w:r w:rsidR="00177373">
        <w:t>to make the analysis more interpretable. The final step involved merging the data back with the categorical variables and creating a new column to store the cluster label for each observation.</w:t>
      </w:r>
    </w:p>
    <w:p w:rsidR="0048032E" w:rsidRDefault="0048032E" w:rsidP="00F5300F">
      <w:pPr>
        <w:spacing w:line="360" w:lineRule="auto"/>
        <w:jc w:val="both"/>
      </w:pPr>
    </w:p>
    <w:p w:rsidR="00E2528E" w:rsidRDefault="00177373" w:rsidP="00F5300F">
      <w:pPr>
        <w:spacing w:line="360" w:lineRule="auto"/>
        <w:jc w:val="both"/>
      </w:pPr>
      <w:r>
        <w:t>S</w:t>
      </w:r>
      <w:r w:rsidR="00E2521E">
        <w:t xml:space="preserve">ummary statistics were </w:t>
      </w:r>
      <w:r>
        <w:t xml:space="preserve">then </w:t>
      </w:r>
      <w:r w:rsidR="00E2521E">
        <w:t>generated for each cluster to determine any patterns that occurred.</w:t>
      </w:r>
      <w:r>
        <w:t xml:space="preserve"> To do this the data was separated based on the cluster labels to recreate the clusters. The first piece of information generated for each cluster was what seasons each cluster contained. Ideally, each cluster should only have had one season associated with it, but this was not the case. On examining the seasonal observation counts for each cluster it became clear that all clusters contained data from </w:t>
      </w:r>
      <w:r w:rsidR="00BF28AB">
        <w:t>every season and every month</w:t>
      </w:r>
      <w:r>
        <w:t>. The most interesting aspect of this was the algorithm appeared to find patterns in neighbouring seasons as illustrated in figure 10.</w:t>
      </w:r>
      <w:r w:rsidR="00602FA3">
        <w:t xml:space="preserve"> Generally two</w:t>
      </w:r>
      <w:r w:rsidR="005E1666">
        <w:t xml:space="preserve"> neighbouring</w:t>
      </w:r>
      <w:r w:rsidR="00602FA3">
        <w:t xml:space="preserve"> season</w:t>
      </w:r>
      <w:r w:rsidR="00BC4905">
        <w:t>s</w:t>
      </w:r>
      <w:r w:rsidR="00602FA3">
        <w:t xml:space="preserve"> in each cluster contained the majority of observations.</w:t>
      </w:r>
    </w:p>
    <w:p w:rsidR="00E2528E" w:rsidRDefault="00E2528E" w:rsidP="00F5300F">
      <w:pPr>
        <w:spacing w:line="360" w:lineRule="auto"/>
        <w:jc w:val="both"/>
      </w:pPr>
    </w:p>
    <w:p w:rsidR="0048032E" w:rsidRDefault="00F16DED" w:rsidP="00F5300F">
      <w:pPr>
        <w:spacing w:line="360" w:lineRule="auto"/>
        <w:jc w:val="both"/>
        <w:rPr>
          <w:noProof/>
        </w:rPr>
      </w:pPr>
      <w:r w:rsidRPr="00F16DED">
        <w:drawing>
          <wp:inline distT="0" distB="0" distL="0" distR="0" wp14:anchorId="4BCB5EBC" wp14:editId="588B70E9">
            <wp:extent cx="1376680" cy="25582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85414" cy="2574496"/>
                    </a:xfrm>
                    <a:prstGeom prst="rect">
                      <a:avLst/>
                    </a:prstGeom>
                  </pic:spPr>
                </pic:pic>
              </a:graphicData>
            </a:graphic>
          </wp:inline>
        </w:drawing>
      </w:r>
      <w:r w:rsidR="00177373">
        <w:t xml:space="preserve"> </w:t>
      </w:r>
      <w:r w:rsidR="002C68F5" w:rsidRPr="002C68F5">
        <w:rPr>
          <w:noProof/>
        </w:rPr>
        <w:t xml:space="preserve">  </w:t>
      </w:r>
      <w:r w:rsidR="007A44E5" w:rsidRPr="007A44E5">
        <w:rPr>
          <w:noProof/>
        </w:rPr>
        <w:drawing>
          <wp:inline distT="0" distB="0" distL="0" distR="0" wp14:anchorId="4788F808" wp14:editId="58D66C3A">
            <wp:extent cx="1458512" cy="2568397"/>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69796" cy="2588268"/>
                    </a:xfrm>
                    <a:prstGeom prst="rect">
                      <a:avLst/>
                    </a:prstGeom>
                  </pic:spPr>
                </pic:pic>
              </a:graphicData>
            </a:graphic>
          </wp:inline>
        </w:drawing>
      </w:r>
      <w:r w:rsidR="007A44E5" w:rsidRPr="007A44E5">
        <w:rPr>
          <w:noProof/>
        </w:rPr>
        <w:t xml:space="preserve"> </w:t>
      </w:r>
      <w:r w:rsidR="007A44E5" w:rsidRPr="007A44E5">
        <w:rPr>
          <w:noProof/>
        </w:rPr>
        <w:drawing>
          <wp:inline distT="0" distB="0" distL="0" distR="0" wp14:anchorId="54B70C45" wp14:editId="01785920">
            <wp:extent cx="1222624" cy="25660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231664" cy="2585008"/>
                    </a:xfrm>
                    <a:prstGeom prst="rect">
                      <a:avLst/>
                    </a:prstGeom>
                  </pic:spPr>
                </pic:pic>
              </a:graphicData>
            </a:graphic>
          </wp:inline>
        </w:drawing>
      </w:r>
      <w:r w:rsidR="007A44E5" w:rsidRPr="007A44E5">
        <w:rPr>
          <w:noProof/>
        </w:rPr>
        <w:t xml:space="preserve"> </w:t>
      </w:r>
      <w:r w:rsidR="007A44E5" w:rsidRPr="007A44E5">
        <w:rPr>
          <w:noProof/>
        </w:rPr>
        <w:drawing>
          <wp:inline distT="0" distB="0" distL="0" distR="0" wp14:anchorId="297A1B02" wp14:editId="3AE3554F">
            <wp:extent cx="1417320" cy="2567378"/>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28030" cy="2586778"/>
                    </a:xfrm>
                    <a:prstGeom prst="rect">
                      <a:avLst/>
                    </a:prstGeom>
                  </pic:spPr>
                </pic:pic>
              </a:graphicData>
            </a:graphic>
          </wp:inline>
        </w:drawing>
      </w:r>
    </w:p>
    <w:p w:rsidR="002C68F5" w:rsidRPr="00334D67" w:rsidRDefault="00334D67" w:rsidP="00334D67">
      <w:pPr>
        <w:pStyle w:val="Caption"/>
        <w:spacing w:line="360" w:lineRule="auto"/>
        <w:jc w:val="both"/>
        <w:rPr>
          <w:sz w:val="24"/>
          <w:szCs w:val="24"/>
        </w:rPr>
      </w:pPr>
      <w:bookmarkStart w:id="44" w:name="_Toc518574575"/>
      <w:r w:rsidRPr="00334D67">
        <w:rPr>
          <w:b/>
          <w:color w:val="000000" w:themeColor="text1"/>
          <w:sz w:val="24"/>
          <w:szCs w:val="24"/>
        </w:rPr>
        <w:t xml:space="preserve">Figure </w:t>
      </w:r>
      <w:r w:rsidRPr="00334D67">
        <w:rPr>
          <w:b/>
          <w:color w:val="000000" w:themeColor="text1"/>
          <w:sz w:val="24"/>
          <w:szCs w:val="24"/>
        </w:rPr>
        <w:fldChar w:fldCharType="begin"/>
      </w:r>
      <w:r w:rsidRPr="00334D67">
        <w:rPr>
          <w:b/>
          <w:color w:val="000000" w:themeColor="text1"/>
          <w:sz w:val="24"/>
          <w:szCs w:val="24"/>
        </w:rPr>
        <w:instrText xml:space="preserve"> SEQ Figure \* ARABIC </w:instrText>
      </w:r>
      <w:r w:rsidRPr="00334D67">
        <w:rPr>
          <w:b/>
          <w:color w:val="000000" w:themeColor="text1"/>
          <w:sz w:val="24"/>
          <w:szCs w:val="24"/>
        </w:rPr>
        <w:fldChar w:fldCharType="separate"/>
      </w:r>
      <w:r w:rsidR="00872FB8">
        <w:rPr>
          <w:b/>
          <w:noProof/>
          <w:color w:val="000000" w:themeColor="text1"/>
          <w:sz w:val="24"/>
          <w:szCs w:val="24"/>
        </w:rPr>
        <w:t>10</w:t>
      </w:r>
      <w:r w:rsidRPr="00334D67">
        <w:rPr>
          <w:b/>
          <w:color w:val="000000" w:themeColor="text1"/>
          <w:sz w:val="24"/>
          <w:szCs w:val="24"/>
        </w:rPr>
        <w:fldChar w:fldCharType="end"/>
      </w:r>
      <w:r w:rsidRPr="00334D67">
        <w:rPr>
          <w:color w:val="000000" w:themeColor="text1"/>
          <w:sz w:val="24"/>
          <w:szCs w:val="24"/>
        </w:rPr>
        <w:t>. Seasonal and monthly cluster count</w:t>
      </w:r>
      <w:r w:rsidR="00563577">
        <w:rPr>
          <w:color w:val="000000" w:themeColor="text1"/>
          <w:sz w:val="24"/>
          <w:szCs w:val="24"/>
        </w:rPr>
        <w:t>s( Randomly initialised)</w:t>
      </w:r>
      <w:r w:rsidRPr="00334D67">
        <w:rPr>
          <w:color w:val="000000" w:themeColor="text1"/>
          <w:sz w:val="24"/>
          <w:szCs w:val="24"/>
        </w:rPr>
        <w:t>.</w:t>
      </w:r>
      <w:bookmarkEnd w:id="44"/>
    </w:p>
    <w:p w:rsidR="00190FD7" w:rsidRDefault="00FD36A7" w:rsidP="00F5300F">
      <w:pPr>
        <w:spacing w:line="360" w:lineRule="auto"/>
        <w:jc w:val="both"/>
      </w:pPr>
      <w:r>
        <w:lastRenderedPageBreak/>
        <w:t>Noticeably clusters 0</w:t>
      </w:r>
      <w:r w:rsidR="00211E3A">
        <w:t xml:space="preserve"> and 3 clustered the data with a strong empha</w:t>
      </w:r>
      <w:r>
        <w:t>sis on two seasons. In cluster 0</w:t>
      </w:r>
      <w:r w:rsidR="00211E3A">
        <w:t xml:space="preserve"> the algorithm appears to find patterns in observations from winter and spring and thus the majority of observations in this cluster are from these seasons. In comparison, cluster 3 contains a majority of observations from summer and autumn indicating a relationship in the data</w:t>
      </w:r>
      <w:r w:rsidR="002A04F0">
        <w:t xml:space="preserve"> for observations from these seasons.</w:t>
      </w:r>
    </w:p>
    <w:p w:rsidR="00C10FCF" w:rsidRDefault="00C10FCF" w:rsidP="00F5300F">
      <w:pPr>
        <w:spacing w:line="360" w:lineRule="auto"/>
        <w:jc w:val="both"/>
      </w:pPr>
    </w:p>
    <w:p w:rsidR="00C10FCF" w:rsidRDefault="00C10FCF" w:rsidP="00F5300F">
      <w:pPr>
        <w:spacing w:line="360" w:lineRule="auto"/>
        <w:jc w:val="both"/>
      </w:pPr>
      <w:r>
        <w:t>There are several possible reasons as to why K-Means could not correctly cluster the seasons. One reason is the cluster centres are randomly picked. This is likely to be the main contributor to the seasonal variance in each cluster. Another possible reason is, it is possible that the weather at the end of one season mimics the weather at the  beginning of the next season which would explain why each cluster contains two neighbouring seasons with the majority of observations.</w:t>
      </w:r>
    </w:p>
    <w:p w:rsidR="00BC424B" w:rsidRDefault="00BC424B" w:rsidP="00F5300F">
      <w:pPr>
        <w:spacing w:line="360" w:lineRule="auto"/>
        <w:jc w:val="both"/>
      </w:pPr>
    </w:p>
    <w:p w:rsidR="00BC424B" w:rsidRDefault="00186AB4" w:rsidP="00F5300F">
      <w:pPr>
        <w:spacing w:line="360" w:lineRule="auto"/>
        <w:jc w:val="both"/>
      </w:pPr>
      <w:r>
        <w:t>As previously alluded to, the random initialisation of K-Means is likely to have caused the discrepancies in the clusters. Therefore, the algorithm was implemented again but this time using the mean observation for each cluster center.</w:t>
      </w:r>
      <w:r w:rsidR="00563577">
        <w:t xml:space="preserve"> By looking at the season counts for each cluster in figure 11, there is a marked improvement in comparison to the results displayed in figure 10</w:t>
      </w:r>
      <w:r w:rsidR="00004C24">
        <w:t xml:space="preserve"> as 3 of the 4 clusters </w:t>
      </w:r>
      <w:r w:rsidR="009B1EF2">
        <w:t>contain two neighbouring season</w:t>
      </w:r>
      <w:r w:rsidR="00AC768B">
        <w:t>s</w:t>
      </w:r>
      <w:r w:rsidR="009B1EF2">
        <w:t xml:space="preserve"> with a majority of the observations</w:t>
      </w:r>
      <w:r w:rsidR="00AC768B">
        <w:t xml:space="preserve"> allocated to them</w:t>
      </w:r>
      <w:r w:rsidR="00563577">
        <w:t>.</w:t>
      </w:r>
      <w:r w:rsidR="00100577">
        <w:t xml:space="preserve"> Despite this the algorithm still has difficulty in separating</w:t>
      </w:r>
      <w:r w:rsidR="0097706F">
        <w:t xml:space="preserve"> observations </w:t>
      </w:r>
      <w:r w:rsidR="00584E7E">
        <w:t>as illustrated in cluster</w:t>
      </w:r>
      <w:r w:rsidR="00283F0D">
        <w:t xml:space="preserve"> 1</w:t>
      </w:r>
      <w:r w:rsidR="00100577">
        <w:t>.</w:t>
      </w:r>
      <w:r w:rsidR="00ED2A4D">
        <w:t xml:space="preserve"> Clusters 0 and 2</w:t>
      </w:r>
      <w:r w:rsidR="00073F28">
        <w:t xml:space="preserve"> appear to represent </w:t>
      </w:r>
      <w:r w:rsidR="0097706F">
        <w:t>s</w:t>
      </w:r>
      <w:r w:rsidR="00ED2A4D">
        <w:t xml:space="preserve">pring and </w:t>
      </w:r>
      <w:r w:rsidR="0097706F">
        <w:t>w</w:t>
      </w:r>
      <w:r w:rsidR="00ED2A4D">
        <w:t>inter quite clearly.</w:t>
      </w:r>
    </w:p>
    <w:p w:rsidR="00342ABA" w:rsidRDefault="00342ABA" w:rsidP="00F5300F">
      <w:pPr>
        <w:spacing w:line="360" w:lineRule="auto"/>
        <w:jc w:val="both"/>
      </w:pPr>
    </w:p>
    <w:p w:rsidR="00342ABA" w:rsidRDefault="00EF7ED6" w:rsidP="00F5300F">
      <w:pPr>
        <w:spacing w:line="360" w:lineRule="auto"/>
        <w:jc w:val="both"/>
        <w:rPr>
          <w:noProof/>
        </w:rPr>
      </w:pPr>
      <w:r w:rsidRPr="00EF7ED6">
        <w:rPr>
          <w:noProof/>
        </w:rPr>
        <w:drawing>
          <wp:inline distT="0" distB="0" distL="0" distR="0" wp14:anchorId="3AD38593" wp14:editId="39329D46">
            <wp:extent cx="1427480" cy="253771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2831" cy="2547229"/>
                    </a:xfrm>
                    <a:prstGeom prst="rect">
                      <a:avLst/>
                    </a:prstGeom>
                  </pic:spPr>
                </pic:pic>
              </a:graphicData>
            </a:graphic>
          </wp:inline>
        </w:drawing>
      </w:r>
      <w:r w:rsidR="00342ABA" w:rsidRPr="00342ABA">
        <w:rPr>
          <w:noProof/>
        </w:rPr>
        <w:t xml:space="preserve">   </w:t>
      </w:r>
      <w:r w:rsidRPr="00EF7ED6">
        <w:rPr>
          <w:noProof/>
        </w:rPr>
        <w:drawing>
          <wp:inline distT="0" distB="0" distL="0" distR="0" wp14:anchorId="277C08F3" wp14:editId="53C70A2F">
            <wp:extent cx="1510030" cy="2585433"/>
            <wp:effectExtent l="0" t="0" r="127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21349" cy="2604814"/>
                    </a:xfrm>
                    <a:prstGeom prst="rect">
                      <a:avLst/>
                    </a:prstGeom>
                  </pic:spPr>
                </pic:pic>
              </a:graphicData>
            </a:graphic>
          </wp:inline>
        </w:drawing>
      </w:r>
      <w:r w:rsidRPr="00EF7ED6">
        <w:rPr>
          <w:noProof/>
        </w:rPr>
        <w:t xml:space="preserve"> </w:t>
      </w:r>
      <w:r w:rsidRPr="00EF7ED6">
        <w:rPr>
          <w:noProof/>
        </w:rPr>
        <w:drawing>
          <wp:inline distT="0" distB="0" distL="0" distR="0" wp14:anchorId="2884FB34" wp14:editId="44BB5E7A">
            <wp:extent cx="1304818" cy="2593975"/>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315687" cy="2615583"/>
                    </a:xfrm>
                    <a:prstGeom prst="rect">
                      <a:avLst/>
                    </a:prstGeom>
                  </pic:spPr>
                </pic:pic>
              </a:graphicData>
            </a:graphic>
          </wp:inline>
        </w:drawing>
      </w:r>
      <w:r w:rsidRPr="00EF7ED6">
        <w:rPr>
          <w:noProof/>
        </w:rPr>
        <w:t xml:space="preserve"> </w:t>
      </w:r>
      <w:r w:rsidRPr="00EF7ED6">
        <w:rPr>
          <w:noProof/>
        </w:rPr>
        <w:drawing>
          <wp:inline distT="0" distB="0" distL="0" distR="0" wp14:anchorId="3ADE9009" wp14:editId="0128B9E3">
            <wp:extent cx="1243173" cy="2601682"/>
            <wp:effectExtent l="0" t="0" r="1905"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60892" cy="2638763"/>
                    </a:xfrm>
                    <a:prstGeom prst="rect">
                      <a:avLst/>
                    </a:prstGeom>
                  </pic:spPr>
                </pic:pic>
              </a:graphicData>
            </a:graphic>
          </wp:inline>
        </w:drawing>
      </w:r>
    </w:p>
    <w:p w:rsidR="008C4202" w:rsidRPr="008C4202" w:rsidRDefault="008C4202" w:rsidP="008C4202">
      <w:pPr>
        <w:pStyle w:val="Caption"/>
        <w:spacing w:line="360" w:lineRule="auto"/>
        <w:jc w:val="both"/>
        <w:rPr>
          <w:noProof/>
          <w:color w:val="000000" w:themeColor="text1"/>
          <w:sz w:val="24"/>
          <w:szCs w:val="24"/>
        </w:rPr>
      </w:pPr>
      <w:bookmarkStart w:id="45" w:name="_Toc518574576"/>
      <w:r w:rsidRPr="008C4202">
        <w:rPr>
          <w:b/>
          <w:color w:val="000000" w:themeColor="text1"/>
          <w:sz w:val="24"/>
          <w:szCs w:val="24"/>
        </w:rPr>
        <w:t xml:space="preserve">Figure </w:t>
      </w:r>
      <w:r w:rsidRPr="008C4202">
        <w:rPr>
          <w:b/>
          <w:color w:val="000000" w:themeColor="text1"/>
          <w:sz w:val="24"/>
          <w:szCs w:val="24"/>
        </w:rPr>
        <w:fldChar w:fldCharType="begin"/>
      </w:r>
      <w:r w:rsidRPr="008C4202">
        <w:rPr>
          <w:b/>
          <w:color w:val="000000" w:themeColor="text1"/>
          <w:sz w:val="24"/>
          <w:szCs w:val="24"/>
        </w:rPr>
        <w:instrText xml:space="preserve"> SEQ Figure \* ARABIC </w:instrText>
      </w:r>
      <w:r w:rsidRPr="008C4202">
        <w:rPr>
          <w:b/>
          <w:color w:val="000000" w:themeColor="text1"/>
          <w:sz w:val="24"/>
          <w:szCs w:val="24"/>
        </w:rPr>
        <w:fldChar w:fldCharType="separate"/>
      </w:r>
      <w:r w:rsidR="00872FB8">
        <w:rPr>
          <w:b/>
          <w:noProof/>
          <w:color w:val="000000" w:themeColor="text1"/>
          <w:sz w:val="24"/>
          <w:szCs w:val="24"/>
        </w:rPr>
        <w:t>11</w:t>
      </w:r>
      <w:r w:rsidRPr="008C4202">
        <w:rPr>
          <w:b/>
          <w:color w:val="000000" w:themeColor="text1"/>
          <w:sz w:val="24"/>
          <w:szCs w:val="24"/>
        </w:rPr>
        <w:fldChar w:fldCharType="end"/>
      </w:r>
      <w:r w:rsidRPr="008C4202">
        <w:rPr>
          <w:color w:val="000000" w:themeColor="text1"/>
          <w:sz w:val="24"/>
          <w:szCs w:val="24"/>
        </w:rPr>
        <w:t xml:space="preserve">. Clusters </w:t>
      </w:r>
      <w:r w:rsidR="00D7573E">
        <w:rPr>
          <w:color w:val="000000" w:themeColor="text1"/>
          <w:sz w:val="24"/>
          <w:szCs w:val="24"/>
        </w:rPr>
        <w:t xml:space="preserve">initialised </w:t>
      </w:r>
      <w:r w:rsidRPr="008C4202">
        <w:rPr>
          <w:color w:val="000000" w:themeColor="text1"/>
          <w:sz w:val="24"/>
          <w:szCs w:val="24"/>
        </w:rPr>
        <w:t>with seasonal centers.</w:t>
      </w:r>
      <w:bookmarkEnd w:id="45"/>
    </w:p>
    <w:p w:rsidR="00303DE7" w:rsidRDefault="00CB321C" w:rsidP="00303DE7">
      <w:pPr>
        <w:spacing w:line="360" w:lineRule="auto"/>
        <w:jc w:val="both"/>
        <w:rPr>
          <w:color w:val="222222"/>
          <w:shd w:val="clear" w:color="auto" w:fill="FFFFFF"/>
        </w:rPr>
      </w:pPr>
      <w:r w:rsidRPr="00303DE7">
        <w:lastRenderedPageBreak/>
        <w:t>K-Means inability to correctly separate the seasons outlines the difficulty of applying data analysis techniques to weather prediction. Given that there are no set ranges per season for weather phenomenon, clustering is highly unlikely to correctly separate the data. For example, the extremely cold weather Ireland experienced in March 2018 is likely to have been in cluster 0</w:t>
      </w:r>
      <w:r w:rsidR="00303DE7" w:rsidRPr="00303DE7">
        <w:t xml:space="preserve"> as it has a minimum temperature of -16</w:t>
      </w:r>
      <w:r w:rsidR="00303DE7" w:rsidRPr="00303DE7">
        <w:rPr>
          <w:b/>
          <w:bCs/>
          <w:color w:val="222222"/>
          <w:shd w:val="clear" w:color="auto" w:fill="FFFFFF"/>
        </w:rPr>
        <w:t xml:space="preserve"> °</w:t>
      </w:r>
      <w:r w:rsidR="00303DE7" w:rsidRPr="00303DE7">
        <w:rPr>
          <w:color w:val="222222"/>
          <w:shd w:val="clear" w:color="auto" w:fill="FFFFFF"/>
        </w:rPr>
        <w:t>C</w:t>
      </w:r>
      <w:r w:rsidR="006A75D3">
        <w:rPr>
          <w:color w:val="222222"/>
          <w:shd w:val="clear" w:color="auto" w:fill="FFFFFF"/>
        </w:rPr>
        <w:t xml:space="preserve"> even though this weather occurred in spring</w:t>
      </w:r>
      <w:r w:rsidR="00303DE7">
        <w:rPr>
          <w:color w:val="222222"/>
          <w:shd w:val="clear" w:color="auto" w:fill="FFFFFF"/>
        </w:rPr>
        <w:t>. The random nature of weather events is also a cause of clustering faults. Again as an example, if there is a year with a relatively mild winter many of those observations could be in the same cluster as the majority of observations from the spring.</w:t>
      </w:r>
    </w:p>
    <w:p w:rsidR="006F3653" w:rsidRDefault="006F3653" w:rsidP="00303DE7">
      <w:pPr>
        <w:spacing w:line="360" w:lineRule="auto"/>
        <w:jc w:val="both"/>
        <w:rPr>
          <w:color w:val="222222"/>
          <w:shd w:val="clear" w:color="auto" w:fill="FFFFFF"/>
        </w:rPr>
      </w:pPr>
    </w:p>
    <w:p w:rsidR="006F3653" w:rsidRDefault="008704C8" w:rsidP="00303DE7">
      <w:pPr>
        <w:spacing w:line="360" w:lineRule="auto"/>
        <w:jc w:val="both"/>
        <w:rPr>
          <w:color w:val="222222"/>
          <w:shd w:val="clear" w:color="auto" w:fill="FFFFFF"/>
        </w:rPr>
      </w:pPr>
      <w:r>
        <w:rPr>
          <w:color w:val="222222"/>
          <w:shd w:val="clear" w:color="auto" w:fill="FFFFFF"/>
        </w:rPr>
        <w:t>Although figures 10 and 11 give a good indication to the breakdown of the clusters, a better solution would be to look at the cluster centers.</w:t>
      </w:r>
      <w:r w:rsidR="0098710A">
        <w:rPr>
          <w:color w:val="222222"/>
          <w:shd w:val="clear" w:color="auto" w:fill="FFFFFF"/>
        </w:rPr>
        <w:t xml:space="preserve"> Bearing in mind that the cluster centers in the second iteration of the clustering were</w:t>
      </w:r>
      <w:r w:rsidR="00AA79B4">
        <w:rPr>
          <w:color w:val="222222"/>
          <w:shd w:val="clear" w:color="auto" w:fill="FFFFFF"/>
        </w:rPr>
        <w:t xml:space="preserve"> initialised with</w:t>
      </w:r>
      <w:r w:rsidR="0098710A">
        <w:rPr>
          <w:color w:val="222222"/>
          <w:shd w:val="clear" w:color="auto" w:fill="FFFFFF"/>
        </w:rPr>
        <w:t xml:space="preserve"> actual seasonal averages, we can see how the difficulty arises between the separation of </w:t>
      </w:r>
      <w:r w:rsidR="0045488B">
        <w:rPr>
          <w:color w:val="222222"/>
          <w:shd w:val="clear" w:color="auto" w:fill="FFFFFF"/>
        </w:rPr>
        <w:t>seasons</w:t>
      </w:r>
      <w:r w:rsidR="00D174EA">
        <w:rPr>
          <w:color w:val="222222"/>
          <w:shd w:val="clear" w:color="auto" w:fill="FFFFFF"/>
        </w:rPr>
        <w:t xml:space="preserve"> in figure 12</w:t>
      </w:r>
      <w:r w:rsidR="00AB5FD9">
        <w:rPr>
          <w:color w:val="222222"/>
          <w:shd w:val="clear" w:color="auto" w:fill="FFFFFF"/>
        </w:rPr>
        <w:t xml:space="preserve"> where some values are very similar in different clusters</w:t>
      </w:r>
      <w:r w:rsidR="0045488B">
        <w:rPr>
          <w:color w:val="222222"/>
          <w:shd w:val="clear" w:color="auto" w:fill="FFFFFF"/>
        </w:rPr>
        <w:t>.</w:t>
      </w:r>
    </w:p>
    <w:p w:rsidR="0065672C" w:rsidRDefault="0065672C" w:rsidP="00303DE7">
      <w:pPr>
        <w:spacing w:line="360" w:lineRule="auto"/>
        <w:jc w:val="both"/>
        <w:rPr>
          <w:color w:val="222222"/>
          <w:shd w:val="clear" w:color="auto" w:fill="FFFFFF"/>
        </w:rPr>
      </w:pPr>
    </w:p>
    <w:p w:rsidR="00190FD7" w:rsidRDefault="0065672C" w:rsidP="00F5300F">
      <w:pPr>
        <w:spacing w:line="360" w:lineRule="auto"/>
        <w:jc w:val="both"/>
      </w:pPr>
      <w:r w:rsidRPr="0065672C">
        <w:drawing>
          <wp:inline distT="0" distB="0" distL="0" distR="0" wp14:anchorId="7961C8F0" wp14:editId="256F745D">
            <wp:extent cx="5727700" cy="13557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1355725"/>
                    </a:xfrm>
                    <a:prstGeom prst="rect">
                      <a:avLst/>
                    </a:prstGeom>
                  </pic:spPr>
                </pic:pic>
              </a:graphicData>
            </a:graphic>
          </wp:inline>
        </w:drawing>
      </w:r>
    </w:p>
    <w:p w:rsidR="00872FB8" w:rsidRPr="00872FB8" w:rsidRDefault="00872FB8" w:rsidP="00872FB8">
      <w:pPr>
        <w:pStyle w:val="Caption"/>
        <w:spacing w:line="360" w:lineRule="auto"/>
        <w:jc w:val="both"/>
        <w:rPr>
          <w:color w:val="000000" w:themeColor="text1"/>
          <w:sz w:val="24"/>
          <w:szCs w:val="24"/>
        </w:rPr>
      </w:pPr>
      <w:bookmarkStart w:id="46" w:name="_Toc518574577"/>
      <w:r w:rsidRPr="00872FB8">
        <w:rPr>
          <w:b/>
          <w:color w:val="000000" w:themeColor="text1"/>
          <w:sz w:val="24"/>
          <w:szCs w:val="24"/>
        </w:rPr>
        <w:t xml:space="preserve">Figure </w:t>
      </w:r>
      <w:r w:rsidRPr="00872FB8">
        <w:rPr>
          <w:b/>
          <w:color w:val="000000" w:themeColor="text1"/>
          <w:sz w:val="24"/>
          <w:szCs w:val="24"/>
        </w:rPr>
        <w:fldChar w:fldCharType="begin"/>
      </w:r>
      <w:r w:rsidRPr="00872FB8">
        <w:rPr>
          <w:b/>
          <w:color w:val="000000" w:themeColor="text1"/>
          <w:sz w:val="24"/>
          <w:szCs w:val="24"/>
        </w:rPr>
        <w:instrText xml:space="preserve"> SEQ Figure \* ARABIC </w:instrText>
      </w:r>
      <w:r w:rsidRPr="00872FB8">
        <w:rPr>
          <w:b/>
          <w:color w:val="000000" w:themeColor="text1"/>
          <w:sz w:val="24"/>
          <w:szCs w:val="24"/>
        </w:rPr>
        <w:fldChar w:fldCharType="separate"/>
      </w:r>
      <w:r w:rsidRPr="00872FB8">
        <w:rPr>
          <w:b/>
          <w:noProof/>
          <w:color w:val="000000" w:themeColor="text1"/>
          <w:sz w:val="24"/>
          <w:szCs w:val="24"/>
        </w:rPr>
        <w:t>12</w:t>
      </w:r>
      <w:r w:rsidRPr="00872FB8">
        <w:rPr>
          <w:b/>
          <w:color w:val="000000" w:themeColor="text1"/>
          <w:sz w:val="24"/>
          <w:szCs w:val="24"/>
        </w:rPr>
        <w:fldChar w:fldCharType="end"/>
      </w:r>
      <w:r w:rsidRPr="00872FB8">
        <w:rPr>
          <w:color w:val="000000" w:themeColor="text1"/>
          <w:sz w:val="24"/>
          <w:szCs w:val="24"/>
        </w:rPr>
        <w:t>. Cluster centers.</w:t>
      </w:r>
      <w:bookmarkEnd w:id="46"/>
    </w:p>
    <w:p w:rsidR="00E42F1E" w:rsidRDefault="00E42F1E" w:rsidP="00BB0DE7">
      <w:pPr>
        <w:spacing w:line="360" w:lineRule="auto"/>
        <w:jc w:val="both"/>
        <w:rPr>
          <w:lang w:val="en-GB"/>
        </w:rPr>
      </w:pPr>
    </w:p>
    <w:p w:rsidR="00E42F1E" w:rsidRPr="00830F49" w:rsidRDefault="00E42F1E" w:rsidP="00BB0DE7">
      <w:pPr>
        <w:spacing w:line="360" w:lineRule="auto"/>
        <w:jc w:val="both"/>
        <w:rPr>
          <w:lang w:val="en-GB"/>
        </w:rPr>
      </w:pPr>
    </w:p>
    <w:p w:rsidR="00DB7D66" w:rsidRDefault="00DB7D66" w:rsidP="00EF206D">
      <w:pPr>
        <w:pStyle w:val="Heading2"/>
        <w:numPr>
          <w:ilvl w:val="1"/>
          <w:numId w:val="1"/>
        </w:numPr>
        <w:spacing w:line="360" w:lineRule="auto"/>
        <w:jc w:val="both"/>
        <w:rPr>
          <w:rFonts w:ascii="Times New Roman" w:hAnsi="Times New Roman" w:cs="Times New Roman"/>
          <w:sz w:val="28"/>
          <w:szCs w:val="28"/>
        </w:rPr>
      </w:pPr>
      <w:bookmarkStart w:id="47" w:name="_Toc518563206"/>
      <w:r w:rsidRPr="00830F49">
        <w:rPr>
          <w:rFonts w:ascii="Times New Roman" w:hAnsi="Times New Roman" w:cs="Times New Roman"/>
          <w:sz w:val="28"/>
          <w:szCs w:val="28"/>
        </w:rPr>
        <w:t>Rainfall Prediction</w:t>
      </w:r>
      <w:bookmarkEnd w:id="47"/>
    </w:p>
    <w:p w:rsidR="001F6D60" w:rsidRDefault="00E62CA7" w:rsidP="00BB0DE7">
      <w:pPr>
        <w:spacing w:line="360" w:lineRule="auto"/>
        <w:jc w:val="both"/>
        <w:rPr>
          <w:lang w:val="en-GB"/>
        </w:rPr>
      </w:pPr>
      <w:r>
        <w:rPr>
          <w:lang w:val="en-GB"/>
        </w:rPr>
        <w:t>Having completed the EDA and outlier analysis, the next step was</w:t>
      </w:r>
      <w:r w:rsidR="0001716A">
        <w:rPr>
          <w:lang w:val="en-GB"/>
        </w:rPr>
        <w:t xml:space="preserve"> to</w:t>
      </w:r>
      <w:r>
        <w:rPr>
          <w:lang w:val="en-GB"/>
        </w:rPr>
        <w:t xml:space="preserve"> prepare the data for XGBoost algorithm. This meant all categ</w:t>
      </w:r>
      <w:r w:rsidR="0001716A">
        <w:rPr>
          <w:lang w:val="en-GB"/>
        </w:rPr>
        <w:t>orical variables had to be enco</w:t>
      </w:r>
      <w:r>
        <w:rPr>
          <w:lang w:val="en-GB"/>
        </w:rPr>
        <w:t>ded in a numerical format, and following this, the entire dataset needed to be normalised to account for the different measurement units in each column.</w:t>
      </w:r>
      <w:r w:rsidR="00787C7D">
        <w:rPr>
          <w:lang w:val="en-GB"/>
        </w:rPr>
        <w:t xml:space="preserve"> </w:t>
      </w:r>
      <w:r w:rsidR="00610521">
        <w:rPr>
          <w:lang w:val="en-GB"/>
        </w:rPr>
        <w:t>The MinMax</w:t>
      </w:r>
      <w:r w:rsidR="00787C7D">
        <w:rPr>
          <w:lang w:val="en-GB"/>
        </w:rPr>
        <w:t xml:space="preserve"> scaler</w:t>
      </w:r>
      <w:r w:rsidR="00610521">
        <w:rPr>
          <w:lang w:val="en-GB"/>
        </w:rPr>
        <w:t xml:space="preserve"> </w:t>
      </w:r>
      <w:r w:rsidR="00610521" w:rsidRPr="00610521">
        <w:rPr>
          <w:lang w:val="en-GB"/>
        </w:rPr>
        <w:fldChar w:fldCharType="begin"/>
      </w:r>
      <w:r w:rsidR="00610521" w:rsidRPr="00610521">
        <w:rPr>
          <w:lang w:val="en-GB"/>
        </w:rPr>
        <w:instrText xml:space="preserve"> ADDIN ZOTERO_ITEM CSL_CITATION {"citationID":"zq4gCO80","properties":{"formattedCitation":"({\\i{}sklearn.preprocessing.MinMaxScaler \\uc0\\u8212{} scikit-learn 0.19.1 documentation}, no date)","plainCitation":"(sklearn.preprocessing.MinMaxScaler — scikit-learn 0.19.1 documentation, no date)","noteIndex":0},"citationItems":[{"id":456,"uris":["http://zotero.org/users/4597499/items/DH3EZ2GF"],"uri":["http://zotero.org/users/4597499/items/DH3EZ2GF"],"itemData":{"id":456,"type":"webpage","title":"sklearn.preprocessing.MinMaxScaler — scikit-learn 0.19.1 documentation","URL":"http://scikit-learn.org/stable/modules/generated/sklearn.preprocessing.MinMaxScaler.html","accessed":{"date-parts":[["2018",7,10]]}}}],"schema":"https://github.com/citation-style-language/schema/raw/master/csl-citation.json"} </w:instrText>
      </w:r>
      <w:r w:rsidR="00610521" w:rsidRPr="00610521">
        <w:rPr>
          <w:lang w:val="en-GB"/>
        </w:rPr>
        <w:fldChar w:fldCharType="separate"/>
      </w:r>
      <w:r w:rsidR="00610521" w:rsidRPr="00610521">
        <w:rPr>
          <w:lang w:val="en-US"/>
        </w:rPr>
        <w:t>(</w:t>
      </w:r>
      <w:r w:rsidR="00610521" w:rsidRPr="00610521">
        <w:rPr>
          <w:iCs/>
          <w:lang w:val="en-US"/>
        </w:rPr>
        <w:t>sklearn.preprocessing.MinMaxScaler — scikit-learn 0.19.1 documentation</w:t>
      </w:r>
      <w:r w:rsidR="00610521" w:rsidRPr="00610521">
        <w:rPr>
          <w:lang w:val="en-US"/>
        </w:rPr>
        <w:t>, no date)</w:t>
      </w:r>
      <w:r w:rsidR="00610521" w:rsidRPr="00610521">
        <w:rPr>
          <w:lang w:val="en-GB"/>
        </w:rPr>
        <w:fldChar w:fldCharType="end"/>
      </w:r>
      <w:r w:rsidR="00610521" w:rsidRPr="00610521">
        <w:rPr>
          <w:lang w:val="en-GB"/>
        </w:rPr>
        <w:t xml:space="preserve"> </w:t>
      </w:r>
      <w:r w:rsidR="00610521">
        <w:rPr>
          <w:lang w:val="en-GB"/>
        </w:rPr>
        <w:t>was used to normalise the data as it scales each feature to be in the range of 0 to 1.</w:t>
      </w:r>
    </w:p>
    <w:p w:rsidR="001F6D60" w:rsidRDefault="001F6D60" w:rsidP="00BB0DE7">
      <w:pPr>
        <w:spacing w:line="360" w:lineRule="auto"/>
        <w:jc w:val="both"/>
        <w:rPr>
          <w:lang w:val="en-GB"/>
        </w:rPr>
      </w:pPr>
    </w:p>
    <w:p w:rsidR="00830F49" w:rsidRDefault="001F6D60" w:rsidP="00BB0DE7">
      <w:pPr>
        <w:spacing w:line="360" w:lineRule="auto"/>
        <w:jc w:val="both"/>
        <w:rPr>
          <w:lang w:val="en-GB"/>
        </w:rPr>
      </w:pPr>
      <w:r>
        <w:rPr>
          <w:lang w:val="en-GB"/>
        </w:rPr>
        <w:lastRenderedPageBreak/>
        <w:t xml:space="preserve">Following the </w:t>
      </w:r>
      <w:r w:rsidR="000957D5">
        <w:rPr>
          <w:lang w:val="en-GB"/>
        </w:rPr>
        <w:t xml:space="preserve">data </w:t>
      </w:r>
      <w:r>
        <w:rPr>
          <w:lang w:val="en-GB"/>
        </w:rPr>
        <w:t xml:space="preserve">normalisation step it became apparent that XGBoost would not be a suitable algorithm for time series prediction for </w:t>
      </w:r>
      <w:r w:rsidR="00953180">
        <w:rPr>
          <w:lang w:val="en-GB"/>
        </w:rPr>
        <w:t>two</w:t>
      </w:r>
      <w:r>
        <w:rPr>
          <w:lang w:val="en-GB"/>
        </w:rPr>
        <w:t xml:space="preserve"> fundamental reason</w:t>
      </w:r>
      <w:r w:rsidR="00953180">
        <w:rPr>
          <w:lang w:val="en-GB"/>
        </w:rPr>
        <w:t>s</w:t>
      </w:r>
      <w:r>
        <w:rPr>
          <w:lang w:val="en-GB"/>
        </w:rPr>
        <w:t>. XGBoost is a batch learning algorithm, whereas an online learning algorithm is required for time series prediction tasks.</w:t>
      </w:r>
      <w:r w:rsidR="00C63B9D">
        <w:rPr>
          <w:lang w:val="en-GB"/>
        </w:rPr>
        <w:t xml:space="preserve"> The main difference between batch learning algorithms and online learning algorithms is batch learning algorithms require all the training data to begin learning whereas online learnings learn in a stepwise manner.</w:t>
      </w:r>
      <w:r w:rsidR="00953180">
        <w:rPr>
          <w:lang w:val="en-GB"/>
        </w:rPr>
        <w:t xml:space="preserve"> The second reason is XGBoost is fundamentally based on an extension of the bagging algorithm which uses random sampling. Adding random sampling </w:t>
      </w:r>
      <w:r w:rsidR="00464882">
        <w:rPr>
          <w:lang w:val="en-GB"/>
        </w:rPr>
        <w:t>in</w:t>
      </w:r>
      <w:r w:rsidR="00953180">
        <w:rPr>
          <w:lang w:val="en-GB"/>
        </w:rPr>
        <w:t xml:space="preserve">to a time series task would remove the required temporal order of the data making any results obtained flawed. </w:t>
      </w:r>
      <w:r w:rsidR="003C3CC8">
        <w:rPr>
          <w:lang w:val="en-GB"/>
        </w:rPr>
        <w:t>Therefore</w:t>
      </w:r>
      <w:r w:rsidR="00953180">
        <w:rPr>
          <w:lang w:val="en-GB"/>
        </w:rPr>
        <w:t>,</w:t>
      </w:r>
      <w:r w:rsidR="003C3CC8">
        <w:rPr>
          <w:lang w:val="en-GB"/>
        </w:rPr>
        <w:t xml:space="preserve"> XGBoost was no longer </w:t>
      </w:r>
      <w:r w:rsidR="00DD44EB">
        <w:rPr>
          <w:lang w:val="en-GB"/>
        </w:rPr>
        <w:t xml:space="preserve">considered </w:t>
      </w:r>
      <w:r w:rsidR="003C3CC8">
        <w:rPr>
          <w:lang w:val="en-GB"/>
        </w:rPr>
        <w:t>a suitable algorithm for the task.</w:t>
      </w:r>
    </w:p>
    <w:p w:rsidR="00465750" w:rsidRDefault="00465750" w:rsidP="00BB0DE7">
      <w:pPr>
        <w:spacing w:line="360" w:lineRule="auto"/>
        <w:jc w:val="both"/>
        <w:rPr>
          <w:lang w:val="en-GB"/>
        </w:rPr>
      </w:pPr>
    </w:p>
    <w:p w:rsidR="00E01DD4" w:rsidRDefault="00465750" w:rsidP="00BB0DE7">
      <w:pPr>
        <w:spacing w:line="360" w:lineRule="auto"/>
        <w:jc w:val="both"/>
        <w:rPr>
          <w:lang w:val="en-GB"/>
        </w:rPr>
      </w:pPr>
      <w:r>
        <w:rPr>
          <w:lang w:val="en-GB"/>
        </w:rPr>
        <w:t>As such</w:t>
      </w:r>
      <w:r w:rsidR="0021117A">
        <w:rPr>
          <w:lang w:val="en-GB"/>
        </w:rPr>
        <w:t xml:space="preserve"> another algorithm was required to perform rainfall prediction.</w:t>
      </w:r>
      <w:r w:rsidR="001C1619">
        <w:rPr>
          <w:lang w:val="en-GB"/>
        </w:rPr>
        <w:t xml:space="preserve"> The chosen algorithm was a</w:t>
      </w:r>
      <w:r w:rsidR="00122C68">
        <w:rPr>
          <w:lang w:val="en-GB"/>
        </w:rPr>
        <w:t xml:space="preserve"> Long short-</w:t>
      </w:r>
      <w:r w:rsidR="0021117A">
        <w:rPr>
          <w:lang w:val="en-GB"/>
        </w:rPr>
        <w:t xml:space="preserve">term memory recurrent neural network which </w:t>
      </w:r>
      <w:r w:rsidR="003C7ACF">
        <w:rPr>
          <w:lang w:val="en-GB"/>
        </w:rPr>
        <w:t>is</w:t>
      </w:r>
      <w:r w:rsidR="0021117A">
        <w:rPr>
          <w:lang w:val="en-GB"/>
        </w:rPr>
        <w:t xml:space="preserve"> often used in time prediction tasks.</w:t>
      </w:r>
      <w:r w:rsidR="00013801">
        <w:rPr>
          <w:lang w:val="en-GB"/>
        </w:rPr>
        <w:t xml:space="preserve"> Recurrent neural networks (RNN) have a form of “memory”. The reason </w:t>
      </w:r>
      <w:r w:rsidR="00567321">
        <w:rPr>
          <w:lang w:val="en-GB"/>
        </w:rPr>
        <w:t>RNN’s</w:t>
      </w:r>
      <w:r w:rsidR="00013801">
        <w:rPr>
          <w:lang w:val="en-GB"/>
        </w:rPr>
        <w:t xml:space="preserve"> are considered to have memory is because each </w:t>
      </w:r>
      <w:r w:rsidR="00567321">
        <w:rPr>
          <w:lang w:val="en-GB"/>
        </w:rPr>
        <w:t>output</w:t>
      </w:r>
      <w:r w:rsidR="00013801">
        <w:rPr>
          <w:lang w:val="en-GB"/>
        </w:rPr>
        <w:t xml:space="preserve"> </w:t>
      </w:r>
      <w:r w:rsidR="00567321">
        <w:rPr>
          <w:lang w:val="en-GB"/>
        </w:rPr>
        <w:t>from</w:t>
      </w:r>
      <w:r w:rsidR="00013801">
        <w:rPr>
          <w:lang w:val="en-GB"/>
        </w:rPr>
        <w:t xml:space="preserve"> a RNN is a function of its previous </w:t>
      </w:r>
      <w:r w:rsidR="00567321">
        <w:rPr>
          <w:lang w:val="en-GB"/>
        </w:rPr>
        <w:t>inputs</w:t>
      </w:r>
      <w:r w:rsidR="00784592">
        <w:rPr>
          <w:lang w:val="en-GB"/>
        </w:rPr>
        <w:t xml:space="preserve"> </w:t>
      </w:r>
      <w:r w:rsidR="00784592">
        <w:rPr>
          <w:lang w:val="en-GB"/>
        </w:rPr>
        <w:fldChar w:fldCharType="begin"/>
      </w:r>
      <w:r w:rsidR="00784592">
        <w:rPr>
          <w:lang w:val="en-GB"/>
        </w:rPr>
        <w:instrText xml:space="preserve"> ADDIN ZOTERO_ITEM CSL_CITATION {"citationID":"YDRsdB9o","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84592">
        <w:rPr>
          <w:lang w:val="en-GB"/>
        </w:rPr>
        <w:fldChar w:fldCharType="separate"/>
      </w:r>
      <w:r w:rsidR="00784592" w:rsidRPr="00784592">
        <w:rPr>
          <w:lang w:val="en-US"/>
        </w:rPr>
        <w:t>(Géron, 2017)</w:t>
      </w:r>
      <w:r w:rsidR="00784592">
        <w:rPr>
          <w:lang w:val="en-GB"/>
        </w:rPr>
        <w:fldChar w:fldCharType="end"/>
      </w:r>
      <w:r w:rsidR="009707DC">
        <w:rPr>
          <w:lang w:val="en-GB"/>
        </w:rPr>
        <w:t xml:space="preserve"> and each input also contains the previous output</w:t>
      </w:r>
      <w:r w:rsidR="00567321">
        <w:rPr>
          <w:lang w:val="en-GB"/>
        </w:rPr>
        <w:t>.</w:t>
      </w:r>
      <w:r w:rsidR="00033D4E">
        <w:rPr>
          <w:lang w:val="en-GB"/>
        </w:rPr>
        <w:t xml:space="preserve"> </w:t>
      </w:r>
      <w:r w:rsidR="009A67B1">
        <w:rPr>
          <w:lang w:val="en-GB"/>
        </w:rPr>
        <w:t>LSTM cells can be thought of in a very basic fashion. An LSTM cell</w:t>
      </w:r>
      <w:r w:rsidR="007A15CF">
        <w:rPr>
          <w:lang w:val="en-GB"/>
        </w:rPr>
        <w:t xml:space="preserve"> finds and</w:t>
      </w:r>
      <w:r w:rsidR="009A67B1">
        <w:rPr>
          <w:lang w:val="en-GB"/>
        </w:rPr>
        <w:t xml:space="preserve"> maintains</w:t>
      </w:r>
      <w:r w:rsidR="007A15CF">
        <w:rPr>
          <w:lang w:val="en-GB"/>
        </w:rPr>
        <w:t xml:space="preserve"> important</w:t>
      </w:r>
      <w:r w:rsidR="009A67B1">
        <w:rPr>
          <w:lang w:val="en-GB"/>
        </w:rPr>
        <w:t xml:space="preserve"> information </w:t>
      </w:r>
      <w:r w:rsidR="007A15CF">
        <w:rPr>
          <w:lang w:val="en-GB"/>
        </w:rPr>
        <w:t>in</w:t>
      </w:r>
      <w:r w:rsidR="009A67B1">
        <w:rPr>
          <w:lang w:val="en-GB"/>
        </w:rPr>
        <w:t xml:space="preserve"> long term storage</w:t>
      </w:r>
      <w:r w:rsidR="00F31B5C">
        <w:rPr>
          <w:lang w:val="en-GB"/>
        </w:rPr>
        <w:t xml:space="preserve"> in conjunction with the </w:t>
      </w:r>
      <w:r w:rsidR="00C677E6">
        <w:rPr>
          <w:lang w:val="en-GB"/>
        </w:rPr>
        <w:t>previous</w:t>
      </w:r>
      <w:r w:rsidR="00F31B5C">
        <w:rPr>
          <w:lang w:val="en-GB"/>
        </w:rPr>
        <w:t xml:space="preserve"> </w:t>
      </w:r>
      <w:r w:rsidR="00C677E6">
        <w:rPr>
          <w:lang w:val="en-GB"/>
        </w:rPr>
        <w:t>output</w:t>
      </w:r>
      <w:r w:rsidR="00F31B5C">
        <w:rPr>
          <w:lang w:val="en-GB"/>
        </w:rPr>
        <w:t xml:space="preserve"> (short term memory)</w:t>
      </w:r>
      <w:r w:rsidR="009A67B1">
        <w:rPr>
          <w:lang w:val="en-GB"/>
        </w:rPr>
        <w:t>.</w:t>
      </w:r>
      <w:r w:rsidR="00683025">
        <w:rPr>
          <w:lang w:val="en-GB"/>
        </w:rPr>
        <w:t xml:space="preserve"> </w:t>
      </w:r>
    </w:p>
    <w:p w:rsidR="00C677E6" w:rsidRDefault="00C677E6" w:rsidP="00BB0DE7">
      <w:pPr>
        <w:spacing w:line="360" w:lineRule="auto"/>
        <w:jc w:val="both"/>
        <w:rPr>
          <w:lang w:val="en-GB"/>
        </w:rPr>
      </w:pPr>
    </w:p>
    <w:p w:rsidR="00610521" w:rsidRDefault="00E01DD4" w:rsidP="00BB0DE7">
      <w:pPr>
        <w:spacing w:line="360" w:lineRule="auto"/>
        <w:jc w:val="both"/>
        <w:rPr>
          <w:lang w:val="en-GB"/>
        </w:rPr>
      </w:pPr>
      <w:r>
        <w:rPr>
          <w:lang w:val="en-GB"/>
        </w:rPr>
        <w:fldChar w:fldCharType="begin"/>
      </w:r>
      <w:r>
        <w:rPr>
          <w:lang w:val="en-GB"/>
        </w:rPr>
        <w:instrText xml:space="preserve"> ADDIN ZOTERO_ITEM CSL_CITATION {"citationID":"JbF2Rpm5","properties":{"formattedCitation":"(Olah, 2015)","plainCitation":"(Olah, 2015)","noteIndex":0},"citationItems":[{"id":458,"uris":["http://zotero.org/users/4597499/items/P9QS8GFV"],"uri":["http://zotero.org/users/4597499/items/P9QS8GFV"],"itemData":{"id":458,"type":"post-weblog","title":"Understanding LSTM Networks -- colah's blog","container-title":"Understanding LSTM Networks","URL":"http://colah.github.io/posts/2015-08-Understanding-LSTMs/","author":[{"family":"Olah","given":"Christopher"}],"issued":{"date-parts":[["2015",8,27]]},"accessed":{"date-parts":[["2018",7,11]]}}}],"schema":"https://github.com/citation-style-language/schema/raw/master/csl-citation.json"} </w:instrText>
      </w:r>
      <w:r>
        <w:rPr>
          <w:lang w:val="en-GB"/>
        </w:rPr>
        <w:fldChar w:fldCharType="separate"/>
      </w:r>
      <w:r>
        <w:rPr>
          <w:noProof/>
          <w:lang w:val="en-GB"/>
        </w:rPr>
        <w:t>(Olah, 2015)</w:t>
      </w:r>
      <w:r>
        <w:rPr>
          <w:lang w:val="en-GB"/>
        </w:rPr>
        <w:fldChar w:fldCharType="end"/>
      </w:r>
      <w:r>
        <w:rPr>
          <w:lang w:val="en-GB"/>
        </w:rPr>
        <w:t xml:space="preserve"> provides a</w:t>
      </w:r>
      <w:r w:rsidR="00F961D5">
        <w:rPr>
          <w:lang w:val="en-GB"/>
        </w:rPr>
        <w:t>n</w:t>
      </w:r>
      <w:r>
        <w:rPr>
          <w:lang w:val="en-GB"/>
        </w:rPr>
        <w:t xml:space="preserve"> excellent explanation of how an LSTM operates.</w:t>
      </w:r>
      <w:r w:rsidR="00F635A2">
        <w:rPr>
          <w:lang w:val="en-GB"/>
        </w:rPr>
        <w:t xml:space="preserve"> Each LSTM cell has three forms of input. The previous cell state</w:t>
      </w:r>
      <w:r w:rsidR="006B23F3">
        <w:rPr>
          <w:lang w:val="en-GB"/>
        </w:rPr>
        <w:t xml:space="preserve"> (long term memory)</w:t>
      </w:r>
      <w:r w:rsidR="00F635A2">
        <w:rPr>
          <w:lang w:val="en-GB"/>
        </w:rPr>
        <w:t>, the previous cells output</w:t>
      </w:r>
      <w:r w:rsidR="006B23F3">
        <w:rPr>
          <w:lang w:val="en-GB"/>
        </w:rPr>
        <w:t xml:space="preserve"> (short term memory)</w:t>
      </w:r>
      <w:r w:rsidR="00F635A2">
        <w:rPr>
          <w:lang w:val="en-GB"/>
        </w:rPr>
        <w:t xml:space="preserve">, and the current input sequence. Within each cell are </w:t>
      </w:r>
      <w:r w:rsidR="006673E6">
        <w:rPr>
          <w:lang w:val="en-GB"/>
        </w:rPr>
        <w:t>three</w:t>
      </w:r>
      <w:r w:rsidR="00F635A2">
        <w:rPr>
          <w:lang w:val="en-GB"/>
        </w:rPr>
        <w:t xml:space="preserve"> </w:t>
      </w:r>
      <w:r w:rsidR="006673E6">
        <w:rPr>
          <w:lang w:val="en-GB"/>
        </w:rPr>
        <w:t>network</w:t>
      </w:r>
      <w:r w:rsidR="006B23F3">
        <w:rPr>
          <w:lang w:val="en-GB"/>
        </w:rPr>
        <w:t xml:space="preserve"> </w:t>
      </w:r>
      <w:r w:rsidR="006673E6">
        <w:rPr>
          <w:lang w:val="en-GB"/>
        </w:rPr>
        <w:t>layers</w:t>
      </w:r>
      <w:r w:rsidR="00F635A2">
        <w:rPr>
          <w:lang w:val="en-GB"/>
        </w:rPr>
        <w:t xml:space="preserve">. The first is the forget </w:t>
      </w:r>
      <w:r w:rsidR="006673E6">
        <w:rPr>
          <w:lang w:val="en-GB"/>
        </w:rPr>
        <w:t>layer</w:t>
      </w:r>
      <w:r w:rsidR="00F635A2">
        <w:rPr>
          <w:lang w:val="en-GB"/>
        </w:rPr>
        <w:t xml:space="preserve"> which is used to determine what information should be le</w:t>
      </w:r>
      <w:r w:rsidR="006B23F3">
        <w:rPr>
          <w:lang w:val="en-GB"/>
        </w:rPr>
        <w:t>ft or removed in the cell state.</w:t>
      </w:r>
    </w:p>
    <w:p w:rsidR="006673E6" w:rsidRDefault="006673E6" w:rsidP="00BB0DE7">
      <w:pPr>
        <w:spacing w:line="360" w:lineRule="auto"/>
        <w:jc w:val="both"/>
        <w:rPr>
          <w:lang w:val="en-GB"/>
        </w:rPr>
      </w:pPr>
    </w:p>
    <w:p w:rsidR="006673E6" w:rsidRDefault="006673E6" w:rsidP="00BB0DE7">
      <w:pPr>
        <w:spacing w:line="360" w:lineRule="auto"/>
        <w:jc w:val="both"/>
        <w:rPr>
          <w:lang w:val="en-GB"/>
        </w:rPr>
      </w:pPr>
      <w:r>
        <w:rPr>
          <w:lang w:val="en-GB"/>
        </w:rPr>
        <w:t>The next step is to determine what information needs to be persisted to the cell state. This is achieved using the input layer and tanh activation layer. This information is then multiplied by the result of the forget layer therefore adding relevant information to long term memory and removing irrelevant information.</w:t>
      </w:r>
      <w:r w:rsidR="000A2857">
        <w:rPr>
          <w:lang w:val="en-GB"/>
        </w:rPr>
        <w:t xml:space="preserve"> The final step is to generate an output. The output is then generated using selected elements from the cell state and current input sequence</w:t>
      </w:r>
      <w:r w:rsidR="00F678C1">
        <w:rPr>
          <w:lang w:val="en-GB"/>
        </w:rPr>
        <w:t>.</w:t>
      </w:r>
    </w:p>
    <w:p w:rsidR="00F678C1" w:rsidRDefault="00F678C1" w:rsidP="00BB0DE7">
      <w:pPr>
        <w:spacing w:line="360" w:lineRule="auto"/>
        <w:jc w:val="both"/>
        <w:rPr>
          <w:lang w:val="en-GB"/>
        </w:rPr>
      </w:pPr>
    </w:p>
    <w:p w:rsidR="00C839FB" w:rsidRDefault="00E76413" w:rsidP="00BB0DE7">
      <w:pPr>
        <w:spacing w:line="360" w:lineRule="auto"/>
        <w:jc w:val="both"/>
        <w:rPr>
          <w:lang w:val="en-GB"/>
        </w:rPr>
      </w:pPr>
      <w:r>
        <w:rPr>
          <w:lang w:val="en-GB"/>
        </w:rPr>
        <w:t xml:space="preserve">For the purpose of this experiment the LSTM RNN </w:t>
      </w:r>
      <w:r w:rsidR="006F08CD">
        <w:rPr>
          <w:lang w:val="en-GB"/>
        </w:rPr>
        <w:t>was</w:t>
      </w:r>
      <w:r>
        <w:rPr>
          <w:lang w:val="en-GB"/>
        </w:rPr>
        <w:t xml:space="preserve"> implemented using the Keras </w:t>
      </w:r>
      <w:r w:rsidRPr="00E76413">
        <w:rPr>
          <w:lang w:val="en-GB"/>
        </w:rPr>
        <w:fldChar w:fldCharType="begin"/>
      </w:r>
      <w:r w:rsidRPr="00E76413">
        <w:rPr>
          <w:lang w:val="en-GB"/>
        </w:rPr>
        <w:instrText xml:space="preserve"> ADDIN ZOTERO_ITEM CSL_CITATION {"citationID":"zeydOCzq","properties":{"formattedCitation":"({\\i{}Keras Documentation}, no date)","plainCitation":"(Keras Documentation, no date)","noteIndex":0},"citationItems":[{"id":460,"uris":["http://zotero.org/users/4597499/items/V2J5YFHU"],"uri":["http://zotero.org/users/4597499/items/V2J5YFHU"],"itemData":{"id":460,"type":"webpage","title":"Keras Documentation","URL":"https://keras.io/","accessed":{"date-parts":[["2018",7,12]]}}}],"schema":"https://github.com/citation-style-language/schema/raw/master/csl-citation.json"} </w:instrText>
      </w:r>
      <w:r w:rsidRPr="00E76413">
        <w:rPr>
          <w:lang w:val="en-GB"/>
        </w:rPr>
        <w:fldChar w:fldCharType="separate"/>
      </w:r>
      <w:r w:rsidRPr="00E76413">
        <w:rPr>
          <w:lang w:val="en-US"/>
        </w:rPr>
        <w:t>(</w:t>
      </w:r>
      <w:r w:rsidRPr="00E76413">
        <w:rPr>
          <w:iCs/>
          <w:lang w:val="en-US"/>
        </w:rPr>
        <w:t>Keras Documentation</w:t>
      </w:r>
      <w:r w:rsidRPr="00E76413">
        <w:rPr>
          <w:lang w:val="en-US"/>
        </w:rPr>
        <w:t>, no date)</w:t>
      </w:r>
      <w:r w:rsidRPr="00E76413">
        <w:rPr>
          <w:lang w:val="en-GB"/>
        </w:rPr>
        <w:fldChar w:fldCharType="end"/>
      </w:r>
      <w:r>
        <w:rPr>
          <w:lang w:val="en-GB"/>
        </w:rPr>
        <w:t xml:space="preserve"> high level API with a TensorFlow backend. </w:t>
      </w:r>
      <w:r w:rsidR="00F678C1">
        <w:rPr>
          <w:lang w:val="en-GB"/>
        </w:rPr>
        <w:t>There are several important parameters required to use an LSTM recurrent neural network.</w:t>
      </w:r>
      <w:r w:rsidR="00C839FB">
        <w:rPr>
          <w:lang w:val="en-GB"/>
        </w:rPr>
        <w:t xml:space="preserve"> These parameters are the number of LSTM cells (neurons in the hidden layer), the batch size, the optimizer, the </w:t>
      </w:r>
      <w:r w:rsidR="00C839FB">
        <w:rPr>
          <w:lang w:val="en-GB"/>
        </w:rPr>
        <w:lastRenderedPageBreak/>
        <w:t xml:space="preserve">number of epochs and the loss function. </w:t>
      </w:r>
      <w:r w:rsidR="00AB354A">
        <w:rPr>
          <w:lang w:val="en-GB"/>
        </w:rPr>
        <w:t xml:space="preserve">The batch size determines how many input observations the network processes before an update on the network weights can be </w:t>
      </w:r>
      <w:r w:rsidR="0087687F">
        <w:rPr>
          <w:lang w:val="en-GB"/>
        </w:rPr>
        <w:t>performed</w:t>
      </w:r>
      <w:r w:rsidR="00AB354A">
        <w:rPr>
          <w:lang w:val="en-GB"/>
        </w:rPr>
        <w:t xml:space="preserve">. A batch size of 1 would likely </w:t>
      </w:r>
      <w:r w:rsidR="00181B7D">
        <w:rPr>
          <w:lang w:val="en-GB"/>
        </w:rPr>
        <w:t xml:space="preserve">have </w:t>
      </w:r>
      <w:r w:rsidR="00AB354A">
        <w:rPr>
          <w:lang w:val="en-GB"/>
        </w:rPr>
        <w:t>be</w:t>
      </w:r>
      <w:r w:rsidR="00181B7D">
        <w:rPr>
          <w:lang w:val="en-GB"/>
        </w:rPr>
        <w:t>en</w:t>
      </w:r>
      <w:r w:rsidR="00AB354A">
        <w:rPr>
          <w:lang w:val="en-GB"/>
        </w:rPr>
        <w:t xml:space="preserve"> too small and time consuming</w:t>
      </w:r>
      <w:r w:rsidR="00181B7D">
        <w:rPr>
          <w:lang w:val="en-GB"/>
        </w:rPr>
        <w:t xml:space="preserve"> for training,</w:t>
      </w:r>
      <w:r w:rsidR="00AB354A">
        <w:rPr>
          <w:lang w:val="en-GB"/>
        </w:rPr>
        <w:t xml:space="preserve"> so a batch size of </w:t>
      </w:r>
      <w:r w:rsidR="00780711">
        <w:rPr>
          <w:lang w:val="en-GB"/>
        </w:rPr>
        <w:t xml:space="preserve">100 </w:t>
      </w:r>
      <w:r w:rsidR="00181B7D">
        <w:rPr>
          <w:lang w:val="en-GB"/>
        </w:rPr>
        <w:t>was used</w:t>
      </w:r>
      <w:r w:rsidR="006F08CD">
        <w:rPr>
          <w:lang w:val="en-GB"/>
        </w:rPr>
        <w:t xml:space="preserve"> initially</w:t>
      </w:r>
      <w:r w:rsidR="00780711">
        <w:rPr>
          <w:lang w:val="en-GB"/>
        </w:rPr>
        <w:t xml:space="preserve">. </w:t>
      </w:r>
      <w:r w:rsidR="006F08CD">
        <w:rPr>
          <w:lang w:val="en-GB"/>
        </w:rPr>
        <w:t>In comparison</w:t>
      </w:r>
      <w:r w:rsidR="00B9063D">
        <w:rPr>
          <w:lang w:val="en-GB"/>
        </w:rPr>
        <w:t>,</w:t>
      </w:r>
      <w:r w:rsidR="006F08CD">
        <w:rPr>
          <w:lang w:val="en-GB"/>
        </w:rPr>
        <w:t xml:space="preserve"> </w:t>
      </w:r>
      <w:r w:rsidR="00780711">
        <w:rPr>
          <w:lang w:val="en-GB"/>
        </w:rPr>
        <w:t xml:space="preserve">a batch size of 1 </w:t>
      </w:r>
      <w:r w:rsidR="00181B7D">
        <w:rPr>
          <w:lang w:val="en-GB"/>
        </w:rPr>
        <w:t>was</w:t>
      </w:r>
      <w:r w:rsidR="00780711">
        <w:rPr>
          <w:lang w:val="en-GB"/>
        </w:rPr>
        <w:t xml:space="preserve"> used</w:t>
      </w:r>
      <w:r w:rsidR="006F08CD">
        <w:rPr>
          <w:lang w:val="en-GB"/>
        </w:rPr>
        <w:t xml:space="preserve"> during testing</w:t>
      </w:r>
      <w:r w:rsidR="00780711">
        <w:rPr>
          <w:lang w:val="en-GB"/>
        </w:rPr>
        <w:t xml:space="preserve"> to allow sequential predictions by creating a new model with its weights initialised to the weights of the trained model as outlined by </w:t>
      </w:r>
      <w:r w:rsidR="00780711">
        <w:rPr>
          <w:lang w:val="en-GB"/>
        </w:rPr>
        <w:fldChar w:fldCharType="begin"/>
      </w:r>
      <w:r w:rsidR="00780711">
        <w:rPr>
          <w:lang w:val="en-GB"/>
        </w:rPr>
        <w:instrText xml:space="preserve"> ADDIN ZOTERO_ITEM CSL_CITATION {"citationID":"fY7oA8R3","properties":{"formattedCitation":"(Brownlee, 2017)","plainCitation":"(Brownlee, 2017)","noteIndex":0},"citationItems":[{"id":462,"uris":["http://zotero.org/users/4597499/items/ZEM2VLPZ"],"uri":["http://zotero.org/users/4597499/items/ZEM2VLPZ"],"itemData":{"id":462,"type":"post-weblog","title":"How to use Different Batch Sizes when Training and Predicting with LSTMs","container-title":"Machine Learning Mastery","abstract":"Keras uses fast symbolic mathematical libraries as a backend, such as TensorFlow and Theano. A downside of using these libraries is that the shape and size of your data must be defined once up front and held constant regardless of whether you are training your network or making predictions. On sequence prediction problems, it may …","URL":"https://machinelearningmastery.com/use-different-batch-sizes-training-predicting-python-keras/","language":"en-US","author":[{"family":"Brownlee","given":"Jason"}],"issued":{"date-parts":[["2017",5,15]]},"accessed":{"date-parts":[["2018",7,13]]}}}],"schema":"https://github.com/citation-style-language/schema/raw/master/csl-citation.json"} </w:instrText>
      </w:r>
      <w:r w:rsidR="00780711">
        <w:rPr>
          <w:lang w:val="en-GB"/>
        </w:rPr>
        <w:fldChar w:fldCharType="separate"/>
      </w:r>
      <w:r w:rsidR="00780711">
        <w:rPr>
          <w:noProof/>
          <w:lang w:val="en-GB"/>
        </w:rPr>
        <w:t>(Brownlee, 2017)</w:t>
      </w:r>
      <w:r w:rsidR="00780711">
        <w:rPr>
          <w:lang w:val="en-GB"/>
        </w:rPr>
        <w:fldChar w:fldCharType="end"/>
      </w:r>
      <w:r w:rsidR="00C839FB">
        <w:rPr>
          <w:lang w:val="en-GB"/>
        </w:rPr>
        <w:t xml:space="preserve">. In section </w:t>
      </w:r>
      <w:r w:rsidR="00B05044">
        <w:rPr>
          <w:lang w:val="en-GB"/>
        </w:rPr>
        <w:t>3</w:t>
      </w:r>
      <w:r w:rsidR="00C839FB">
        <w:rPr>
          <w:lang w:val="en-GB"/>
        </w:rPr>
        <w:t xml:space="preserve"> the loss function (evaluation metric) was chosen to </w:t>
      </w:r>
      <w:r w:rsidR="00181B7D">
        <w:rPr>
          <w:lang w:val="en-GB"/>
        </w:rPr>
        <w:t>be the RMSE metric. This remained</w:t>
      </w:r>
      <w:r w:rsidR="00C839FB">
        <w:rPr>
          <w:lang w:val="en-GB"/>
        </w:rPr>
        <w:t xml:space="preserve"> the same. </w:t>
      </w:r>
    </w:p>
    <w:p w:rsidR="00C839FB" w:rsidRDefault="00C839FB" w:rsidP="00BB0DE7">
      <w:pPr>
        <w:spacing w:line="360" w:lineRule="auto"/>
        <w:jc w:val="both"/>
        <w:rPr>
          <w:lang w:val="en-GB"/>
        </w:rPr>
      </w:pPr>
    </w:p>
    <w:p w:rsidR="00F678C1" w:rsidRDefault="00C839FB" w:rsidP="00BB0DE7">
      <w:pPr>
        <w:spacing w:line="360" w:lineRule="auto"/>
        <w:jc w:val="both"/>
        <w:rPr>
          <w:lang w:val="en-GB"/>
        </w:rPr>
      </w:pPr>
      <w:r>
        <w:rPr>
          <w:lang w:val="en-GB"/>
        </w:rPr>
        <w:t>In terms of the number of neurons in the hidden layer and number of epochs to run, these are relatively arbitrary as there is no exact number they should be set to. Initially</w:t>
      </w:r>
      <w:r w:rsidR="003B28C7">
        <w:rPr>
          <w:lang w:val="en-GB"/>
        </w:rPr>
        <w:t xml:space="preserve"> the number of epochs </w:t>
      </w:r>
      <w:r w:rsidR="00B9063D">
        <w:rPr>
          <w:lang w:val="en-GB"/>
        </w:rPr>
        <w:t>was</w:t>
      </w:r>
      <w:r w:rsidR="003B28C7">
        <w:rPr>
          <w:lang w:val="en-GB"/>
        </w:rPr>
        <w:t xml:space="preserve"> set to 50 and the number of LSTM cells</w:t>
      </w:r>
      <w:r>
        <w:rPr>
          <w:lang w:val="en-GB"/>
        </w:rPr>
        <w:t xml:space="preserve"> </w:t>
      </w:r>
      <w:r w:rsidR="00B9063D">
        <w:rPr>
          <w:lang w:val="en-GB"/>
        </w:rPr>
        <w:t>was</w:t>
      </w:r>
      <w:r>
        <w:rPr>
          <w:lang w:val="en-GB"/>
        </w:rPr>
        <w:t xml:space="preserve"> set to 100.</w:t>
      </w:r>
      <w:r w:rsidR="009A44C7">
        <w:rPr>
          <w:lang w:val="en-GB"/>
        </w:rPr>
        <w:t xml:space="preserve"> Finally, there are multiple potential optimizers that can be used. </w:t>
      </w:r>
      <w:r w:rsidR="008D5290">
        <w:rPr>
          <w:lang w:val="en-GB"/>
        </w:rPr>
        <w:t>One of the most popular is the A</w:t>
      </w:r>
      <w:r w:rsidR="009A44C7">
        <w:rPr>
          <w:lang w:val="en-GB"/>
        </w:rPr>
        <w:t>dam optimizer.</w:t>
      </w:r>
      <w:r w:rsidR="008D5290">
        <w:rPr>
          <w:lang w:val="en-GB"/>
        </w:rPr>
        <w:t xml:space="preserve"> The Adam optimizer is often used as it is an adaptive learning rate algorithm meaning the learning rate parameter does not require much tuning</w:t>
      </w:r>
      <w:r w:rsidR="009F3635">
        <w:rPr>
          <w:lang w:val="en-GB"/>
        </w:rPr>
        <w:t xml:space="preserve"> </w:t>
      </w:r>
      <w:r w:rsidR="009F3635">
        <w:rPr>
          <w:lang w:val="en-GB"/>
        </w:rPr>
        <w:fldChar w:fldCharType="begin"/>
      </w:r>
      <w:r w:rsidR="009F3635">
        <w:rPr>
          <w:lang w:val="en-GB"/>
        </w:rPr>
        <w:instrText xml:space="preserve"> ADDIN ZOTERO_ITEM CSL_CITATION {"citationID":"elcFbuDC","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9F3635">
        <w:rPr>
          <w:lang w:val="en-GB"/>
        </w:rPr>
        <w:fldChar w:fldCharType="separate"/>
      </w:r>
      <w:r w:rsidR="009F3635" w:rsidRPr="009F3635">
        <w:rPr>
          <w:lang w:val="en-US"/>
        </w:rPr>
        <w:t>(Géron, 2017)</w:t>
      </w:r>
      <w:r w:rsidR="009F3635">
        <w:rPr>
          <w:lang w:val="en-GB"/>
        </w:rPr>
        <w:fldChar w:fldCharType="end"/>
      </w:r>
      <w:r w:rsidR="008D5290">
        <w:rPr>
          <w:lang w:val="en-GB"/>
        </w:rPr>
        <w:t>.</w:t>
      </w:r>
      <w:r w:rsidR="000D4296">
        <w:rPr>
          <w:lang w:val="en-GB"/>
        </w:rPr>
        <w:t xml:space="preserve"> The learning rate is used to determine how much the errors made by the previous pass are corrected in the current pass.</w:t>
      </w:r>
      <w:r w:rsidR="00303457">
        <w:rPr>
          <w:lang w:val="en-GB"/>
        </w:rPr>
        <w:t xml:space="preserve"> It is also worth noting that LSTM RNN’s require an input shape in </w:t>
      </w:r>
      <w:r w:rsidR="00563EF1">
        <w:rPr>
          <w:lang w:val="en-GB"/>
        </w:rPr>
        <w:t>a</w:t>
      </w:r>
      <w:r w:rsidR="00303457">
        <w:rPr>
          <w:lang w:val="en-GB"/>
        </w:rPr>
        <w:t xml:space="preserve"> </w:t>
      </w:r>
      <w:r w:rsidR="00563EF1">
        <w:rPr>
          <w:lang w:val="en-GB"/>
        </w:rPr>
        <w:t>specific format</w:t>
      </w:r>
      <w:r w:rsidR="00303457">
        <w:rPr>
          <w:lang w:val="en-GB"/>
        </w:rPr>
        <w:t xml:space="preserve"> of [batch size, look back, number of inputs].</w:t>
      </w:r>
    </w:p>
    <w:p w:rsidR="00F5379C" w:rsidRDefault="00F5379C" w:rsidP="00BB0DE7">
      <w:pPr>
        <w:spacing w:line="360" w:lineRule="auto"/>
        <w:jc w:val="both"/>
        <w:rPr>
          <w:lang w:val="en-GB"/>
        </w:rPr>
      </w:pPr>
    </w:p>
    <w:p w:rsidR="00F5379C" w:rsidRDefault="000205FA" w:rsidP="00BB0DE7">
      <w:pPr>
        <w:spacing w:line="360" w:lineRule="auto"/>
        <w:jc w:val="both"/>
        <w:rPr>
          <w:lang w:val="en-GB"/>
        </w:rPr>
      </w:pPr>
      <w:r>
        <w:rPr>
          <w:lang w:val="en-GB"/>
        </w:rPr>
        <w:t>Determining the success/failure of a study like this could have been difficult given the evaluation metric can take any value greater than 0. As such a benchmark was required.</w:t>
      </w:r>
      <w:r w:rsidR="007F1F9B">
        <w:rPr>
          <w:lang w:val="en-GB"/>
        </w:rPr>
        <w:t xml:space="preserve"> The chosen benchmark was to train a model on all observations except for the final 24. Two separate test methods were then used. The first was a batch prediction that used the model to generate a prediction for each of the test observations without updating the model after each prediction. The second test retrained the model after each prediction with that observation.</w:t>
      </w:r>
      <w:r w:rsidR="004905B4">
        <w:rPr>
          <w:lang w:val="en-GB"/>
        </w:rPr>
        <w:t xml:space="preserve"> The training data used in this test consisted of the following variables; year, month, day, hour, temperature, wet bulb temperature, dew point temperature, vapour pressure, relative humidity, mean sea level pressure, wind direction and windspeed. </w:t>
      </w:r>
    </w:p>
    <w:p w:rsidR="00ED010B" w:rsidRDefault="00ED010B" w:rsidP="00BB0DE7">
      <w:pPr>
        <w:spacing w:line="360" w:lineRule="auto"/>
        <w:jc w:val="both"/>
        <w:rPr>
          <w:lang w:val="en-GB"/>
        </w:rPr>
      </w:pPr>
    </w:p>
    <w:p w:rsidR="00ED010B" w:rsidRDefault="00ED010B" w:rsidP="00BB0DE7">
      <w:pPr>
        <w:spacing w:line="360" w:lineRule="auto"/>
        <w:jc w:val="both"/>
        <w:rPr>
          <w:lang w:val="en-GB"/>
        </w:rPr>
      </w:pPr>
      <w:r>
        <w:rPr>
          <w:lang w:val="en-GB"/>
        </w:rPr>
        <w:t>The results for this test were quite interesting. The batch prediction model proved to be a better model in this situation with an RMSE of .057 in comparison to the RMSE of .068 for the sequential model.</w:t>
      </w:r>
      <w:r w:rsidR="009F0756">
        <w:rPr>
          <w:lang w:val="en-GB"/>
        </w:rPr>
        <w:t xml:space="preserve"> The reason the sequential model was less accurate is to do with the updating </w:t>
      </w:r>
      <w:r w:rsidR="00B21089">
        <w:rPr>
          <w:lang w:val="en-GB"/>
        </w:rPr>
        <w:t>of</w:t>
      </w:r>
      <w:r w:rsidR="009F0756">
        <w:rPr>
          <w:lang w:val="en-GB"/>
        </w:rPr>
        <w:t xml:space="preserve"> weights after each prediction.</w:t>
      </w:r>
      <w:r w:rsidR="006F4E55">
        <w:rPr>
          <w:lang w:val="en-GB"/>
        </w:rPr>
        <w:t xml:space="preserve"> </w:t>
      </w:r>
      <w:r w:rsidR="00622CBE">
        <w:rPr>
          <w:lang w:val="en-GB"/>
        </w:rPr>
        <w:t xml:space="preserve">As previously mentioned the model weights are updated after each batch is processed. For the sequential model, a batch size of 1 </w:t>
      </w:r>
      <w:r w:rsidR="00987683">
        <w:rPr>
          <w:lang w:val="en-GB"/>
        </w:rPr>
        <w:t>was</w:t>
      </w:r>
      <w:r w:rsidR="00622CBE">
        <w:rPr>
          <w:lang w:val="en-GB"/>
        </w:rPr>
        <w:t xml:space="preserve"> used on each of the test observations</w:t>
      </w:r>
      <w:r w:rsidR="00DB387B">
        <w:rPr>
          <w:lang w:val="en-GB"/>
        </w:rPr>
        <w:t>,</w:t>
      </w:r>
      <w:r w:rsidR="00987683">
        <w:rPr>
          <w:lang w:val="en-GB"/>
        </w:rPr>
        <w:t xml:space="preserve"> meaning after each test is performed</w:t>
      </w:r>
      <w:r w:rsidR="00DB387B">
        <w:rPr>
          <w:lang w:val="en-GB"/>
        </w:rPr>
        <w:t>, the model</w:t>
      </w:r>
      <w:r w:rsidR="00987683">
        <w:rPr>
          <w:lang w:val="en-GB"/>
        </w:rPr>
        <w:t xml:space="preserve"> </w:t>
      </w:r>
      <w:r w:rsidR="00C1568E">
        <w:rPr>
          <w:lang w:val="en-GB"/>
        </w:rPr>
        <w:t xml:space="preserve">is retrained including the </w:t>
      </w:r>
      <w:r w:rsidR="00C1568E">
        <w:rPr>
          <w:lang w:val="en-GB"/>
        </w:rPr>
        <w:lastRenderedPageBreak/>
        <w:t xml:space="preserve">new observation and the </w:t>
      </w:r>
      <w:r w:rsidR="00987683">
        <w:rPr>
          <w:lang w:val="en-GB"/>
        </w:rPr>
        <w:t>weights are updated</w:t>
      </w:r>
      <w:r w:rsidR="00897802">
        <w:rPr>
          <w:lang w:val="en-GB"/>
        </w:rPr>
        <w:t xml:space="preserve"> as per the cross-</w:t>
      </w:r>
      <w:r w:rsidR="00330D62">
        <w:rPr>
          <w:lang w:val="en-GB"/>
        </w:rPr>
        <w:t>validation technique outlined in section 3</w:t>
      </w:r>
      <w:r w:rsidR="00987683">
        <w:rPr>
          <w:lang w:val="en-GB"/>
        </w:rPr>
        <w:t>.</w:t>
      </w:r>
      <w:r w:rsidR="008D43CC">
        <w:rPr>
          <w:lang w:val="en-GB"/>
        </w:rPr>
        <w:t xml:space="preserve"> Generally</w:t>
      </w:r>
      <w:r w:rsidR="00C1568E">
        <w:rPr>
          <w:lang w:val="en-GB"/>
        </w:rPr>
        <w:t>,</w:t>
      </w:r>
      <w:r w:rsidR="008D43CC">
        <w:rPr>
          <w:lang w:val="en-GB"/>
        </w:rPr>
        <w:t xml:space="preserve"> a larger batch size is used to avoid a single observation skewing the model weights. </w:t>
      </w:r>
      <w:r w:rsidR="002A7C4E">
        <w:rPr>
          <w:lang w:val="en-GB"/>
        </w:rPr>
        <w:t>It is worth reiterating that both models are initially trained with the exact same parameters, it is the testing of the model</w:t>
      </w:r>
      <w:r w:rsidR="00536D43">
        <w:rPr>
          <w:lang w:val="en-GB"/>
        </w:rPr>
        <w:t>s that differ</w:t>
      </w:r>
      <w:r w:rsidR="002A7C4E">
        <w:rPr>
          <w:lang w:val="en-GB"/>
        </w:rPr>
        <w:t>.</w:t>
      </w:r>
      <w:r w:rsidR="0025379A">
        <w:rPr>
          <w:lang w:val="en-GB"/>
        </w:rPr>
        <w:t xml:space="preserve"> Figure 13 provides a comparison of both models.</w:t>
      </w:r>
      <w:r w:rsidR="00897802">
        <w:rPr>
          <w:lang w:val="en-GB"/>
        </w:rPr>
        <w:t xml:space="preserve"> Ideally both lines should be as close as possible</w:t>
      </w:r>
      <w:r w:rsidR="000B23E1">
        <w:rPr>
          <w:lang w:val="en-GB"/>
        </w:rPr>
        <w:t>,</w:t>
      </w:r>
      <w:bookmarkStart w:id="48" w:name="_GoBack"/>
      <w:bookmarkEnd w:id="48"/>
      <w:r w:rsidR="00897802">
        <w:rPr>
          <w:lang w:val="en-GB"/>
        </w:rPr>
        <w:t xml:space="preserve"> but the error of the predictions is so small, given that the y axis is measured in millimetres, that it is acceptable.</w:t>
      </w:r>
    </w:p>
    <w:p w:rsidR="00B71C8C" w:rsidRDefault="00B71C8C" w:rsidP="00BB0DE7">
      <w:pPr>
        <w:spacing w:line="360" w:lineRule="auto"/>
        <w:jc w:val="both"/>
        <w:rPr>
          <w:lang w:val="en-GB"/>
        </w:rPr>
      </w:pPr>
    </w:p>
    <w:p w:rsidR="00B71C8C" w:rsidRDefault="00B71C8C" w:rsidP="00BB0DE7">
      <w:pPr>
        <w:spacing w:line="360" w:lineRule="auto"/>
        <w:jc w:val="both"/>
        <w:rPr>
          <w:lang w:val="en-GB"/>
        </w:rPr>
      </w:pPr>
    </w:p>
    <w:p w:rsidR="00B71C8C" w:rsidRDefault="00B71C8C" w:rsidP="00BB0DE7">
      <w:pPr>
        <w:spacing w:line="360" w:lineRule="auto"/>
        <w:jc w:val="both"/>
        <w:rPr>
          <w:lang w:val="en-GB"/>
        </w:rPr>
      </w:pPr>
    </w:p>
    <w:p w:rsidR="00610521" w:rsidRDefault="00610521" w:rsidP="00BB0DE7">
      <w:pPr>
        <w:spacing w:line="360" w:lineRule="auto"/>
        <w:jc w:val="both"/>
        <w:rPr>
          <w:lang w:val="en-GB"/>
        </w:rPr>
      </w:pPr>
    </w:p>
    <w:p w:rsidR="00610521" w:rsidRPr="00830F49" w:rsidRDefault="00610521" w:rsidP="00BB0DE7">
      <w:pPr>
        <w:spacing w:line="360" w:lineRule="auto"/>
        <w:jc w:val="both"/>
        <w:rPr>
          <w:lang w:val="en-GB"/>
        </w:rPr>
      </w:pPr>
    </w:p>
    <w:p w:rsidR="00830F49" w:rsidRPr="00B71C8C" w:rsidRDefault="00830F49" w:rsidP="00B71C8C">
      <w:p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174BB6" w:rsidRDefault="00174BB6" w:rsidP="00BB0DE7">
      <w:pPr>
        <w:spacing w:line="360" w:lineRule="auto"/>
        <w:jc w:val="both"/>
        <w:rPr>
          <w:lang w:val="en-GB"/>
        </w:rPr>
      </w:pPr>
    </w:p>
    <w:p w:rsidR="00174BB6" w:rsidRPr="00174BB6" w:rsidRDefault="00174BB6" w:rsidP="00BB0DE7">
      <w:pPr>
        <w:spacing w:line="360" w:lineRule="auto"/>
        <w:jc w:val="both"/>
        <w:rPr>
          <w:lang w:val="en-GB"/>
        </w:rPr>
      </w:pPr>
    </w:p>
    <w:p w:rsidR="00EF7CB7" w:rsidRPr="00EF7CB7" w:rsidRDefault="00EF7CB7"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pPr>
    </w:p>
    <w:p w:rsidR="00E95201" w:rsidRDefault="00E95201" w:rsidP="00BB0DE7">
      <w:pPr>
        <w:spacing w:line="360" w:lineRule="auto"/>
        <w:jc w:val="both"/>
      </w:pPr>
    </w:p>
    <w:p w:rsidR="00E95201" w:rsidRPr="00E95201" w:rsidRDefault="00E95201" w:rsidP="00BB0DE7">
      <w:pPr>
        <w:spacing w:line="360" w:lineRule="auto"/>
        <w:jc w:val="both"/>
        <w:rPr>
          <w:lang w:val="en-GB"/>
        </w:rPr>
      </w:pPr>
    </w:p>
    <w:p w:rsidR="00E95201" w:rsidRPr="00E95201" w:rsidRDefault="00E95201" w:rsidP="00BB0DE7">
      <w:pPr>
        <w:pStyle w:val="Heading2"/>
        <w:numPr>
          <w:ilvl w:val="2"/>
          <w:numId w:val="3"/>
        </w:numPr>
        <w:spacing w:line="360" w:lineRule="auto"/>
        <w:jc w:val="both"/>
        <w:rPr>
          <w:rFonts w:ascii="Times New Roman" w:hAnsi="Times New Roman" w:cs="Times New Roman"/>
          <w:sz w:val="28"/>
          <w:szCs w:val="28"/>
        </w:rPr>
      </w:pPr>
      <w:r w:rsidRPr="00E95201">
        <w:rPr>
          <w:rFonts w:ascii="Times New Roman" w:hAnsi="Times New Roman" w:cs="Times New Roman"/>
          <w:sz w:val="28"/>
          <w:szCs w:val="28"/>
        </w:rPr>
        <w:br w:type="page"/>
      </w:r>
    </w:p>
    <w:p w:rsidR="004E7D9C" w:rsidRPr="00087605" w:rsidRDefault="004E7D9C" w:rsidP="00BB0DE7">
      <w:pPr>
        <w:pStyle w:val="Heading1"/>
        <w:spacing w:line="360" w:lineRule="auto"/>
        <w:jc w:val="both"/>
        <w:rPr>
          <w:rFonts w:ascii="Times New Roman" w:hAnsi="Times New Roman" w:cs="Times New Roman"/>
          <w:sz w:val="28"/>
          <w:szCs w:val="28"/>
        </w:rPr>
      </w:pPr>
      <w:bookmarkStart w:id="49" w:name="_Toc518563207"/>
      <w:r w:rsidRPr="00087605">
        <w:rPr>
          <w:rFonts w:ascii="Times New Roman" w:hAnsi="Times New Roman" w:cs="Times New Roman"/>
          <w:sz w:val="28"/>
          <w:szCs w:val="28"/>
        </w:rPr>
        <w:lastRenderedPageBreak/>
        <w:t>References</w:t>
      </w:r>
      <w:bookmarkEnd w:id="49"/>
    </w:p>
    <w:p w:rsidR="00780711" w:rsidRPr="00780711" w:rsidRDefault="0036000E" w:rsidP="00780711">
      <w:pPr>
        <w:pStyle w:val="Bibliography"/>
        <w:rPr>
          <w:lang w:val="en-US"/>
        </w:rPr>
      </w:pPr>
      <w:r w:rsidRPr="00AB2CC6">
        <w:fldChar w:fldCharType="begin"/>
      </w:r>
      <w:r w:rsidRPr="00AB2CC6">
        <w:instrText xml:space="preserve"> ADDIN ZOTERO_BIBL {"uncited":[],"omitted":[],"custom":[]} CSL_BIBLIOGRAPHY </w:instrText>
      </w:r>
      <w:r w:rsidRPr="00AB2CC6">
        <w:fldChar w:fldCharType="separate"/>
      </w:r>
      <w:r w:rsidR="00780711" w:rsidRPr="00780711">
        <w:rPr>
          <w:i/>
          <w:iCs/>
          <w:lang w:val="en-US"/>
        </w:rPr>
        <w:t>3.1. Cross-validation: evaluating estimator performance — scikit-learn 0.19.1 documentation</w:t>
      </w:r>
      <w:r w:rsidR="00780711" w:rsidRPr="00780711">
        <w:rPr>
          <w:lang w:val="en-US"/>
        </w:rPr>
        <w:t xml:space="preserve"> (no date). Available at: http://scikit-learn.org/stable/modules/cross_validation.html (Accessed: 18 June 2018).</w:t>
      </w:r>
    </w:p>
    <w:p w:rsidR="00780711" w:rsidRPr="00780711" w:rsidRDefault="00780711" w:rsidP="00780711">
      <w:pPr>
        <w:pStyle w:val="Bibliography"/>
        <w:rPr>
          <w:lang w:val="en-US"/>
        </w:rPr>
      </w:pPr>
      <w:r w:rsidRPr="00780711">
        <w:rPr>
          <w:lang w:val="en-US"/>
        </w:rPr>
        <w:t>Al­Roby, M. F. and Alaa M, . El­Halees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780711" w:rsidRPr="00780711" w:rsidRDefault="00780711" w:rsidP="00780711">
      <w:pPr>
        <w:pStyle w:val="Bibliography"/>
        <w:rPr>
          <w:lang w:val="en-US"/>
        </w:rPr>
      </w:pPr>
      <w:r w:rsidRPr="00780711">
        <w:rPr>
          <w:lang w:val="en-US"/>
        </w:rPr>
        <w:t xml:space="preserve">Andersson, E. (2014) </w:t>
      </w:r>
      <w:r w:rsidRPr="00780711">
        <w:rPr>
          <w:i/>
          <w:iCs/>
          <w:lang w:val="en-US"/>
        </w:rPr>
        <w:t>Medium-range forecasts</w:t>
      </w:r>
      <w:r w:rsidRPr="00780711">
        <w:rPr>
          <w:lang w:val="en-US"/>
        </w:rPr>
        <w:t xml:space="preserve">, </w:t>
      </w:r>
      <w:r w:rsidRPr="00780711">
        <w:rPr>
          <w:i/>
          <w:iCs/>
          <w:lang w:val="en-US"/>
        </w:rPr>
        <w:t>ECMWF</w:t>
      </w:r>
      <w:r w:rsidRPr="00780711">
        <w:rPr>
          <w:lang w:val="en-US"/>
        </w:rPr>
        <w:t>. Available at: https://www.ecmwf.int/en/forecasts/documentation-and-support/medium-range-forecasts (Accessed: 28 May 2018).</w:t>
      </w:r>
    </w:p>
    <w:p w:rsidR="00780711" w:rsidRPr="00780711" w:rsidRDefault="00780711" w:rsidP="00780711">
      <w:pPr>
        <w:pStyle w:val="Bibliography"/>
        <w:rPr>
          <w:lang w:val="en-US"/>
        </w:rPr>
      </w:pPr>
      <w:r w:rsidRPr="00780711">
        <w:rPr>
          <w:i/>
          <w:iCs/>
          <w:lang w:val="en-US"/>
        </w:rPr>
        <w:t>Atmospheric Pressure - Met Éireann - The Irish Meteorological Service</w:t>
      </w:r>
      <w:r w:rsidRPr="00780711">
        <w:rPr>
          <w:lang w:val="en-US"/>
        </w:rPr>
        <w:t xml:space="preserve"> (no date). Available at: https://www.met.ie/climate/what-we-measure/atmospheric-pressure (Accessed: 28 June 2018).</w:t>
      </w:r>
    </w:p>
    <w:p w:rsidR="00780711" w:rsidRPr="00780711" w:rsidRDefault="00780711" w:rsidP="00780711">
      <w:pPr>
        <w:pStyle w:val="Bibliography"/>
        <w:rPr>
          <w:lang w:val="en-US"/>
        </w:rPr>
      </w:pPr>
      <w:r w:rsidRPr="00780711">
        <w:rPr>
          <w:lang w:val="en-US"/>
        </w:rPr>
        <w:t xml:space="preserve">Barratt, M. (2017) </w:t>
      </w:r>
      <w:r w:rsidRPr="00780711">
        <w:rPr>
          <w:i/>
          <w:iCs/>
          <w:lang w:val="en-US"/>
        </w:rPr>
        <w:t>25 years of ensemble forecasting at ECMWF</w:t>
      </w:r>
      <w:r w:rsidRPr="00780711">
        <w:rPr>
          <w:lang w:val="en-US"/>
        </w:rPr>
        <w:t xml:space="preserve">, </w:t>
      </w:r>
      <w:r w:rsidRPr="00780711">
        <w:rPr>
          <w:i/>
          <w:iCs/>
          <w:lang w:val="en-US"/>
        </w:rPr>
        <w:t>ECMWF</w:t>
      </w:r>
      <w:r w:rsidRPr="00780711">
        <w:rPr>
          <w:lang w:val="en-US"/>
        </w:rPr>
        <w:t>. Available at: https://www.ecmwf.int/en/newsletter/153/meteorology/25-years-ensemble-forecasting-ecmwf (Accessed: 28 May 2018).</w:t>
      </w:r>
    </w:p>
    <w:p w:rsidR="00780711" w:rsidRPr="00780711" w:rsidRDefault="00780711" w:rsidP="00780711">
      <w:pPr>
        <w:pStyle w:val="Bibliography"/>
        <w:rPr>
          <w:lang w:val="en-US"/>
        </w:rPr>
      </w:pPr>
      <w:r w:rsidRPr="00780711">
        <w:rPr>
          <w:i/>
          <w:iCs/>
          <w:lang w:val="en-US"/>
        </w:rPr>
        <w:t>Beautiful Soup Documentation — Beautiful Soup 4.4.0 documentation</w:t>
      </w:r>
      <w:r w:rsidRPr="00780711">
        <w:rPr>
          <w:lang w:val="en-US"/>
        </w:rPr>
        <w:t xml:space="preserve"> (no date). Available at: https://www.crummy.com/software/BeautifulSoup/bs4/doc/ (Accessed: 20 June 2018).</w:t>
      </w:r>
    </w:p>
    <w:p w:rsidR="00780711" w:rsidRPr="00780711" w:rsidRDefault="00780711" w:rsidP="00780711">
      <w:pPr>
        <w:pStyle w:val="Bibliography"/>
        <w:rPr>
          <w:lang w:val="en-US"/>
        </w:rPr>
      </w:pPr>
      <w:r w:rsidRPr="00780711">
        <w:rPr>
          <w:lang w:val="en-US"/>
        </w:rPr>
        <w:t>Broomhead, D. S. and Lowe, D. (1988) ‘Multivariable Functional Interpolation and Adaptive Networks’, p. 35. Available at: https://web.archive.org/web/20140714173428/https://www.complex-systems.com/pdf/02-3-5.pdf (Accessed: 11 June 2018).</w:t>
      </w:r>
    </w:p>
    <w:p w:rsidR="00780711" w:rsidRPr="00780711" w:rsidRDefault="00780711" w:rsidP="00780711">
      <w:pPr>
        <w:pStyle w:val="Bibliography"/>
        <w:rPr>
          <w:lang w:val="en-US"/>
        </w:rPr>
      </w:pPr>
      <w:r w:rsidRPr="00780711">
        <w:rPr>
          <w:lang w:val="en-US"/>
        </w:rPr>
        <w:t xml:space="preserve">Brownlee, J. (2017) ‘How to use Different Batch Sizes when Training and Predicting with LSTMs’, </w:t>
      </w:r>
      <w:r w:rsidRPr="00780711">
        <w:rPr>
          <w:i/>
          <w:iCs/>
          <w:lang w:val="en-US"/>
        </w:rPr>
        <w:t>Machine Learning Mastery</w:t>
      </w:r>
      <w:r w:rsidRPr="00780711">
        <w:rPr>
          <w:lang w:val="en-US"/>
        </w:rPr>
        <w:t>, 15 May. Available at: https://machinelearningmastery.com/use-different-batch-sizes-training-predicting-python-keras/ (Accessed: 13 July 2018).</w:t>
      </w:r>
    </w:p>
    <w:p w:rsidR="00780711" w:rsidRPr="00780711" w:rsidRDefault="00780711" w:rsidP="00780711">
      <w:pPr>
        <w:pStyle w:val="Bibliography"/>
        <w:rPr>
          <w:lang w:val="en-US"/>
        </w:rPr>
      </w:pPr>
      <w:r w:rsidRPr="00780711">
        <w:rPr>
          <w:lang w:val="en-US"/>
        </w:rPr>
        <w:t xml:space="preserve">C. Müller, A. and Guido, S. (2016) </w:t>
      </w:r>
      <w:r w:rsidRPr="00780711">
        <w:rPr>
          <w:i/>
          <w:iCs/>
          <w:lang w:val="en-US"/>
        </w:rPr>
        <w:t>Introduction to Machine Learning with Python. A Guide For Data Scientists.</w:t>
      </w:r>
      <w:r w:rsidRPr="00780711">
        <w:rPr>
          <w:lang w:val="en-US"/>
        </w:rPr>
        <w:t xml:space="preserve"> First Edition. O’Reilly.</w:t>
      </w:r>
    </w:p>
    <w:p w:rsidR="00780711" w:rsidRPr="00780711" w:rsidRDefault="00780711" w:rsidP="00780711">
      <w:pPr>
        <w:pStyle w:val="Bibliography"/>
        <w:rPr>
          <w:lang w:val="en-US"/>
        </w:rPr>
      </w:pPr>
      <w:r w:rsidRPr="00780711">
        <w:rPr>
          <w:lang w:val="en-US"/>
        </w:rPr>
        <w:t xml:space="preserve">Chai, T. and Draxler, R. R. (2014) ‘Root mean square error (RMSE) or mean absolute error (MAE)? – Arguments against avoiding RMSE in the literature’, </w:t>
      </w:r>
      <w:r w:rsidRPr="00780711">
        <w:rPr>
          <w:i/>
          <w:iCs/>
          <w:lang w:val="en-US"/>
        </w:rPr>
        <w:t>Geoscientific Model Development</w:t>
      </w:r>
      <w:r w:rsidRPr="00780711">
        <w:rPr>
          <w:lang w:val="en-US"/>
        </w:rPr>
        <w:t>, 7(3), pp. 1247–1250. doi: 10.5194/gmd-7-1247-2014.</w:t>
      </w:r>
    </w:p>
    <w:p w:rsidR="00780711" w:rsidRPr="00780711" w:rsidRDefault="00780711" w:rsidP="00780711">
      <w:pPr>
        <w:pStyle w:val="Bibliography"/>
        <w:rPr>
          <w:lang w:val="en-US"/>
        </w:rPr>
      </w:pPr>
      <w:r w:rsidRPr="00780711">
        <w:rPr>
          <w:lang w:val="en-US"/>
        </w:rPr>
        <w:t xml:space="preserve">Coiffier, J. (2011) </w:t>
      </w:r>
      <w:r w:rsidRPr="00780711">
        <w:rPr>
          <w:i/>
          <w:iCs/>
          <w:lang w:val="en-US"/>
        </w:rPr>
        <w:t>Fundamentals of Numerical Weather Prediction</w:t>
      </w:r>
      <w:r w:rsidRPr="00780711">
        <w:rPr>
          <w:lang w:val="en-US"/>
        </w:rPr>
        <w:t>. Cambridge University Press. Available at: https://books.google.ie/books?id=vY29h_Bvqk0C&amp;printsec=frontcover&amp;source=gbs_atb#v=onepage&amp;q&amp;f=false (Accessed: 1 June 2018).</w:t>
      </w:r>
    </w:p>
    <w:p w:rsidR="00780711" w:rsidRPr="00780711" w:rsidRDefault="00780711" w:rsidP="00780711">
      <w:pPr>
        <w:pStyle w:val="Bibliography"/>
        <w:rPr>
          <w:lang w:val="en-US"/>
        </w:rPr>
      </w:pPr>
      <w:r w:rsidRPr="00780711">
        <w:rPr>
          <w:lang w:val="en-US"/>
        </w:rPr>
        <w:lastRenderedPageBreak/>
        <w:t xml:space="preserve">Cortes, C. and Vapnik, V. (1995) ‘Support-vector networks’, </w:t>
      </w:r>
      <w:r w:rsidRPr="00780711">
        <w:rPr>
          <w:i/>
          <w:iCs/>
          <w:lang w:val="en-US"/>
        </w:rPr>
        <w:t>Machine Learning</w:t>
      </w:r>
      <w:r w:rsidRPr="00780711">
        <w:rPr>
          <w:lang w:val="en-US"/>
        </w:rPr>
        <w:t>, 20(3), pp. 273–297. doi: 10.1007/BF00994018.</w:t>
      </w:r>
    </w:p>
    <w:p w:rsidR="00780711" w:rsidRPr="00780711" w:rsidRDefault="00780711" w:rsidP="00780711">
      <w:pPr>
        <w:pStyle w:val="Bibliography"/>
        <w:rPr>
          <w:lang w:val="en-US"/>
        </w:rPr>
      </w:pPr>
      <w:r w:rsidRPr="00780711">
        <w:rPr>
          <w:lang w:val="en-US"/>
        </w:rPr>
        <w:t xml:space="preserve">De, S. S. and Debnath, A. (2009) ‘Artificial Neural Network Based Prediction of Maximum and Minimum Temperature in the Summer Monsoon Months over India’, </w:t>
      </w:r>
      <w:r w:rsidRPr="00780711">
        <w:rPr>
          <w:i/>
          <w:iCs/>
          <w:lang w:val="en-US"/>
        </w:rPr>
        <w:t>Applied Physics Research</w:t>
      </w:r>
      <w:r w:rsidRPr="00780711">
        <w:rPr>
          <w:lang w:val="en-US"/>
        </w:rPr>
        <w:t>, 1(2). doi: 10.5539/apr.v1n2p37.</w:t>
      </w:r>
    </w:p>
    <w:p w:rsidR="00780711" w:rsidRPr="00780711" w:rsidRDefault="00780711" w:rsidP="00780711">
      <w:pPr>
        <w:pStyle w:val="Bibliography"/>
        <w:rPr>
          <w:lang w:val="en-US"/>
        </w:rPr>
      </w:pPr>
      <w:r w:rsidRPr="00780711">
        <w:rPr>
          <w:lang w:val="en-US"/>
        </w:rPr>
        <w:t xml:space="preserve">Dreyfus, S. E. (1990) ‘Artificial neural networks, back propagation, and the Kelley-Bryson gradient procedure’, </w:t>
      </w:r>
      <w:r w:rsidRPr="00780711">
        <w:rPr>
          <w:i/>
          <w:iCs/>
          <w:lang w:val="en-US"/>
        </w:rPr>
        <w:t>Journal of Guidance, Control, and Dynamics</w:t>
      </w:r>
      <w:r w:rsidRPr="00780711">
        <w:rPr>
          <w:lang w:val="en-US"/>
        </w:rPr>
        <w:t>, 13(5), pp. 926–928. doi: 10.2514/3.25422.</w:t>
      </w:r>
    </w:p>
    <w:p w:rsidR="00780711" w:rsidRPr="00780711" w:rsidRDefault="00780711" w:rsidP="00780711">
      <w:pPr>
        <w:pStyle w:val="Bibliography"/>
        <w:rPr>
          <w:lang w:val="en-US"/>
        </w:rPr>
      </w:pPr>
      <w:r w:rsidRPr="00780711">
        <w:rPr>
          <w:lang w:val="en-US"/>
        </w:rPr>
        <w:t xml:space="preserve">Elman, J. L. (1990) ‘Finding structure in time’, </w:t>
      </w:r>
      <w:r w:rsidRPr="00780711">
        <w:rPr>
          <w:i/>
          <w:iCs/>
          <w:lang w:val="en-US"/>
        </w:rPr>
        <w:t>Cognitive Science</w:t>
      </w:r>
      <w:r w:rsidRPr="00780711">
        <w:rPr>
          <w:lang w:val="en-US"/>
        </w:rPr>
        <w:t>, 14, pp. 179–211. Available at: http://citeseerx.ist.psu.edu/viewdoc/download?doi=10.1.1.298.8354&amp;rep=rep1&amp;type=pdf (Accessed: 11 June 2018).</w:t>
      </w:r>
    </w:p>
    <w:p w:rsidR="00780711" w:rsidRPr="00780711" w:rsidRDefault="00780711" w:rsidP="00780711">
      <w:pPr>
        <w:pStyle w:val="Bibliography"/>
        <w:rPr>
          <w:lang w:val="en-US"/>
        </w:rPr>
      </w:pPr>
      <w:r w:rsidRPr="00780711">
        <w:rPr>
          <w:lang w:val="en-US"/>
        </w:rPr>
        <w:t xml:space="preserve">Flynn, C. (no date) </w:t>
      </w:r>
      <w:r w:rsidRPr="00780711">
        <w:rPr>
          <w:i/>
          <w:iCs/>
          <w:lang w:val="en-US"/>
        </w:rPr>
        <w:t>Forecasts in retrospect: A history of Numerical Weather Prediction | MetService Blog</w:t>
      </w:r>
      <w:r w:rsidRPr="00780711">
        <w:rPr>
          <w:lang w:val="en-US"/>
        </w:rPr>
        <w:t>. Available at: https://blog.metservice.com/HistoryNWP (Accessed: 17 May 2018).</w:t>
      </w:r>
    </w:p>
    <w:p w:rsidR="00780711" w:rsidRPr="00780711" w:rsidRDefault="00780711" w:rsidP="00780711">
      <w:pPr>
        <w:pStyle w:val="Bibliography"/>
        <w:rPr>
          <w:lang w:val="en-US"/>
        </w:rPr>
      </w:pPr>
      <w:r w:rsidRPr="00780711">
        <w:rPr>
          <w:i/>
          <w:iCs/>
          <w:lang w:val="en-US"/>
        </w:rPr>
        <w:t>Forecasting Centre - Met Éireann - The Irish Meteorological Service</w:t>
      </w:r>
      <w:r w:rsidRPr="00780711">
        <w:rPr>
          <w:lang w:val="en-US"/>
        </w:rPr>
        <w:t xml:space="preserve"> (no date). Available at: https://www.met.ie/science/forecasting-centre (Accessed: 28 May 2018).</w:t>
      </w:r>
    </w:p>
    <w:p w:rsidR="00780711" w:rsidRPr="00780711" w:rsidRDefault="00780711" w:rsidP="00780711">
      <w:pPr>
        <w:pStyle w:val="Bibliography"/>
        <w:rPr>
          <w:lang w:val="en-US"/>
        </w:rPr>
      </w:pPr>
      <w:r w:rsidRPr="00780711">
        <w:rPr>
          <w:lang w:val="en-US"/>
        </w:rPr>
        <w:t xml:space="preserve">Géron, A. (2017) </w:t>
      </w:r>
      <w:r w:rsidRPr="00780711">
        <w:rPr>
          <w:i/>
          <w:iCs/>
          <w:lang w:val="en-US"/>
        </w:rPr>
        <w:t>Hands-On Machine Learning with Scikit-Learn &amp; TensorFlow.</w:t>
      </w:r>
      <w:r w:rsidRPr="00780711">
        <w:rPr>
          <w:lang w:val="en-US"/>
        </w:rPr>
        <w:t xml:space="preserve"> First Edition. O’Reilly.</w:t>
      </w:r>
    </w:p>
    <w:p w:rsidR="00780711" w:rsidRPr="00780711" w:rsidRDefault="00780711" w:rsidP="00780711">
      <w:pPr>
        <w:pStyle w:val="Bibliography"/>
        <w:rPr>
          <w:lang w:val="en-US"/>
        </w:rPr>
      </w:pPr>
      <w:r w:rsidRPr="00780711">
        <w:rPr>
          <w:lang w:val="en-US"/>
        </w:rPr>
        <w:t xml:space="preserve">Gholap, J. (2012) ‘Performance Tuning Of J48 Algorithm For Prediction Of Soil Fertility’, </w:t>
      </w:r>
      <w:r w:rsidRPr="00780711">
        <w:rPr>
          <w:i/>
          <w:iCs/>
          <w:lang w:val="en-US"/>
        </w:rPr>
        <w:t>arXiv:1208.3943 [cs, stat]</w:t>
      </w:r>
      <w:r w:rsidRPr="00780711">
        <w:rPr>
          <w:lang w:val="en-US"/>
        </w:rPr>
        <w:t>. Available at: http://arxiv.org/abs/1208.3943 (Accessed: 4 June 2018).</w:t>
      </w:r>
    </w:p>
    <w:p w:rsidR="00780711" w:rsidRPr="00780711" w:rsidRDefault="00780711" w:rsidP="00780711">
      <w:pPr>
        <w:pStyle w:val="Bibliography"/>
        <w:rPr>
          <w:lang w:val="en-US"/>
        </w:rPr>
      </w:pPr>
      <w:r w:rsidRPr="00780711">
        <w:rPr>
          <w:lang w:val="en-US"/>
        </w:rPr>
        <w:t xml:space="preserve">Goodfellow, I., Bengio, Y. and Courville, A. (no date) </w:t>
      </w:r>
      <w:r w:rsidRPr="00780711">
        <w:rPr>
          <w:i/>
          <w:iCs/>
          <w:lang w:val="en-US"/>
        </w:rPr>
        <w:t>Deep Learning</w:t>
      </w:r>
      <w:r w:rsidRPr="00780711">
        <w:rPr>
          <w:lang w:val="en-US"/>
        </w:rPr>
        <w:t xml:space="preserve">, </w:t>
      </w:r>
      <w:r w:rsidRPr="00780711">
        <w:rPr>
          <w:i/>
          <w:iCs/>
          <w:lang w:val="en-US"/>
        </w:rPr>
        <w:t>Deep Learning</w:t>
      </w:r>
      <w:r w:rsidRPr="00780711">
        <w:rPr>
          <w:lang w:val="en-US"/>
        </w:rPr>
        <w:t>. Available at: http://www.deeplearningbook.org/ (Accessed: 7 June 2018).</w:t>
      </w:r>
    </w:p>
    <w:p w:rsidR="00780711" w:rsidRPr="00780711" w:rsidRDefault="00780711" w:rsidP="00780711">
      <w:pPr>
        <w:pStyle w:val="Bibliography"/>
        <w:rPr>
          <w:lang w:val="en-US"/>
        </w:rPr>
      </w:pPr>
      <w:r w:rsidRPr="00780711">
        <w:rPr>
          <w:lang w:val="en-US"/>
        </w:rPr>
        <w:t xml:space="preserve">Graham, S. (2014) </w:t>
      </w:r>
      <w:r w:rsidRPr="00780711">
        <w:rPr>
          <w:i/>
          <w:iCs/>
          <w:lang w:val="en-US"/>
        </w:rPr>
        <w:t>Relative Humidity vs Dewpoint | WeatherWorks</w:t>
      </w:r>
      <w:r w:rsidRPr="00780711">
        <w:rPr>
          <w:lang w:val="en-US"/>
        </w:rPr>
        <w:t>. Available at: https://www.weatherworksinc.com/humidity-vs-dewpoint, https://www.weatherworksinc.com/node/718 (Accessed: 16 June 2018).</w:t>
      </w:r>
    </w:p>
    <w:p w:rsidR="00780711" w:rsidRPr="00780711" w:rsidRDefault="00780711" w:rsidP="00780711">
      <w:pPr>
        <w:pStyle w:val="Bibliography"/>
        <w:rPr>
          <w:lang w:val="en-US"/>
        </w:rPr>
      </w:pPr>
      <w:r w:rsidRPr="00780711">
        <w:rPr>
          <w:lang w:val="en-US"/>
        </w:rPr>
        <w:t>Gumaste, S. S. and Kadam, A. J. (2016) ‘Future weather prediction using genetic algorithm and FFT for smart farming’, in. IEEE, pp. 1–6. doi: 10.1109/ICCUBEA.2016.7860028.</w:t>
      </w:r>
    </w:p>
    <w:p w:rsidR="00780711" w:rsidRPr="00780711" w:rsidRDefault="00780711" w:rsidP="00780711">
      <w:pPr>
        <w:pStyle w:val="Bibliography"/>
        <w:rPr>
          <w:lang w:val="en-US"/>
        </w:rPr>
      </w:pPr>
      <w:r w:rsidRPr="00780711">
        <w:rPr>
          <w:i/>
          <w:iCs/>
          <w:lang w:val="en-US"/>
        </w:rPr>
        <w:t>Historical Data - Met Éireann - The Irish Meteorological Service</w:t>
      </w:r>
      <w:r w:rsidRPr="00780711">
        <w:rPr>
          <w:lang w:val="en-US"/>
        </w:rPr>
        <w:t xml:space="preserve"> (no date). Available at: https://www.met.ie/climate/available-data/historical-data (Accessed: 20 June 2018).</w:t>
      </w:r>
    </w:p>
    <w:p w:rsidR="00780711" w:rsidRPr="00780711" w:rsidRDefault="00780711" w:rsidP="00780711">
      <w:pPr>
        <w:pStyle w:val="Bibliography"/>
        <w:rPr>
          <w:lang w:val="en-US"/>
        </w:rPr>
      </w:pPr>
      <w:r w:rsidRPr="00780711">
        <w:rPr>
          <w:lang w:val="en-US"/>
        </w:rPr>
        <w:t xml:space="preserve">Hochreiter, S. and Schmidhuber, J. (1997) ‘Long Short-Term Memory’, </w:t>
      </w:r>
      <w:r w:rsidRPr="00780711">
        <w:rPr>
          <w:i/>
          <w:iCs/>
          <w:lang w:val="en-US"/>
        </w:rPr>
        <w:t>Neural Computation</w:t>
      </w:r>
      <w:r w:rsidRPr="00780711">
        <w:rPr>
          <w:lang w:val="en-US"/>
        </w:rPr>
        <w:t>, 9(8), pp. 1735–1780. doi: 10.1162/neco.1997.9.8.1735.</w:t>
      </w:r>
    </w:p>
    <w:p w:rsidR="00780711" w:rsidRPr="00780711" w:rsidRDefault="00780711" w:rsidP="00780711">
      <w:pPr>
        <w:pStyle w:val="Bibliography"/>
        <w:rPr>
          <w:lang w:val="en-US"/>
        </w:rPr>
      </w:pPr>
      <w:r w:rsidRPr="00780711">
        <w:rPr>
          <w:lang w:val="en-US"/>
        </w:rPr>
        <w:t xml:space="preserve">Hopfield, J. J. (1982) ‘Neural networks and physical systems with emergent collective computational abilities’, </w:t>
      </w:r>
      <w:r w:rsidRPr="00780711">
        <w:rPr>
          <w:i/>
          <w:iCs/>
          <w:lang w:val="en-US"/>
        </w:rPr>
        <w:t>Proceedings of the National Academy of Science USA</w:t>
      </w:r>
      <w:r w:rsidRPr="00780711">
        <w:rPr>
          <w:lang w:val="en-US"/>
        </w:rPr>
        <w:t>, 79. Available at: http://www.pnas.org/content/pnas/79/8/2554.full.pdf (Accessed: 11 June 2018).</w:t>
      </w:r>
    </w:p>
    <w:p w:rsidR="00780711" w:rsidRPr="00780711" w:rsidRDefault="00780711" w:rsidP="00780711">
      <w:pPr>
        <w:pStyle w:val="Bibliography"/>
        <w:rPr>
          <w:lang w:val="en-US"/>
        </w:rPr>
      </w:pPr>
      <w:r w:rsidRPr="00780711">
        <w:rPr>
          <w:i/>
          <w:iCs/>
          <w:lang w:val="en-US"/>
        </w:rPr>
        <w:lastRenderedPageBreak/>
        <w:t>How Met Éireann produces a forecast - Met Éireann - The Irish Meteorological Service</w:t>
      </w:r>
      <w:r w:rsidRPr="00780711">
        <w:rPr>
          <w:lang w:val="en-US"/>
        </w:rPr>
        <w:t xml:space="preserve"> (no date). Available at: https://www.met.ie/education/how-met-eireann-produces-a-forecast (Accessed: 21 May 2018).</w:t>
      </w:r>
    </w:p>
    <w:p w:rsidR="00780711" w:rsidRPr="00780711" w:rsidRDefault="00780711" w:rsidP="00780711">
      <w:pPr>
        <w:pStyle w:val="Bibliography"/>
        <w:rPr>
          <w:lang w:val="en-US"/>
        </w:rPr>
      </w:pPr>
      <w:r w:rsidRPr="00780711">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XXX&amp;enrichSource=Y292ZXJQYWdlOzI2NTMxODIzMDtBUzoxNzc1OTU3NDg0NjI1OTNAMTQxOTM1MzUzNDU2MQ%3D%3D&amp;el=1_x_2&amp;_esc=publicationCoverPdf (Accessed: 1 June 2018).</w:t>
      </w:r>
    </w:p>
    <w:p w:rsidR="00780711" w:rsidRPr="00780711" w:rsidRDefault="00780711" w:rsidP="00780711">
      <w:pPr>
        <w:pStyle w:val="Bibliography"/>
        <w:rPr>
          <w:lang w:val="en-US"/>
        </w:rPr>
      </w:pPr>
      <w:r w:rsidRPr="00780711">
        <w:rPr>
          <w:i/>
          <w:iCs/>
          <w:lang w:val="en-US"/>
        </w:rPr>
        <w:t>Introduction to Boosted Trees — xgboost 0.72 documentation</w:t>
      </w:r>
      <w:r w:rsidRPr="00780711">
        <w:rPr>
          <w:lang w:val="en-US"/>
        </w:rPr>
        <w:t xml:space="preserve"> (no date). Available at: https://xgboost.readthedocs.io/en/latest/model.html (Accessed: 16 June 2018).</w:t>
      </w:r>
    </w:p>
    <w:p w:rsidR="00780711" w:rsidRPr="00780711" w:rsidRDefault="00780711" w:rsidP="00780711">
      <w:pPr>
        <w:pStyle w:val="Bibliography"/>
        <w:rPr>
          <w:lang w:val="en-US"/>
        </w:rPr>
      </w:pPr>
      <w:r w:rsidRPr="00780711">
        <w:rPr>
          <w:lang w:val="en-US"/>
        </w:rPr>
        <w:t xml:space="preserve">James, G. </w:t>
      </w:r>
      <w:r w:rsidRPr="00780711">
        <w:rPr>
          <w:i/>
          <w:iCs/>
          <w:lang w:val="en-US"/>
        </w:rPr>
        <w:t>et al.</w:t>
      </w:r>
      <w:r w:rsidRPr="00780711">
        <w:rPr>
          <w:lang w:val="en-US"/>
        </w:rPr>
        <w:t xml:space="preserve"> (eds) (2013) </w:t>
      </w:r>
      <w:r w:rsidRPr="00780711">
        <w:rPr>
          <w:i/>
          <w:iCs/>
          <w:lang w:val="en-US"/>
        </w:rPr>
        <w:t>An introduction to statistical learning: with applications in R</w:t>
      </w:r>
      <w:r w:rsidRPr="00780711">
        <w:rPr>
          <w:lang w:val="en-US"/>
        </w:rPr>
        <w:t>. New York: Springer (Springer texts in statistics, 103).</w:t>
      </w:r>
    </w:p>
    <w:p w:rsidR="00780711" w:rsidRPr="00780711" w:rsidRDefault="00780711" w:rsidP="00780711">
      <w:pPr>
        <w:pStyle w:val="Bibliography"/>
        <w:rPr>
          <w:lang w:val="en-US"/>
        </w:rPr>
      </w:pPr>
      <w:r w:rsidRPr="00780711">
        <w:rPr>
          <w:lang w:val="en-US"/>
        </w:rPr>
        <w:t xml:space="preserve">Jan, Z. </w:t>
      </w:r>
      <w:r w:rsidRPr="00780711">
        <w:rPr>
          <w:i/>
          <w:iCs/>
          <w:lang w:val="en-US"/>
        </w:rPr>
        <w:t>et al.</w:t>
      </w:r>
      <w:r w:rsidRPr="00780711">
        <w:rPr>
          <w:lang w:val="en-US"/>
        </w:rPr>
        <w:t xml:space="preserve"> (2008) ‘Seasonal to Inter-annual Climate Prediction Using Data Mining KNN Technique’, in Hussain, D. M. A. et al. (eds) </w:t>
      </w:r>
      <w:r w:rsidRPr="00780711">
        <w:rPr>
          <w:i/>
          <w:iCs/>
          <w:lang w:val="en-US"/>
        </w:rPr>
        <w:t>Wireless Networks, Information Processing and Systems</w:t>
      </w:r>
      <w:r w:rsidRPr="00780711">
        <w:rPr>
          <w:lang w:val="en-US"/>
        </w:rPr>
        <w:t>. Berlin, Heidelberg: Springer Berlin Heidelberg, pp. 40–51. doi: 10.1007/978-3-540-89853-5_7.</w:t>
      </w:r>
    </w:p>
    <w:p w:rsidR="00780711" w:rsidRPr="00780711" w:rsidRDefault="00780711" w:rsidP="00780711">
      <w:pPr>
        <w:pStyle w:val="Bibliography"/>
        <w:rPr>
          <w:lang w:val="en-US"/>
        </w:rPr>
      </w:pPr>
      <w:r w:rsidRPr="00780711">
        <w:rPr>
          <w:lang w:val="en-US"/>
        </w:rPr>
        <w:t xml:space="preserve">Jeppesen, J. (2017) </w:t>
      </w:r>
      <w:r w:rsidRPr="00780711">
        <w:rPr>
          <w:i/>
          <w:iCs/>
          <w:lang w:val="en-US"/>
        </w:rPr>
        <w:t>Fact sheet: Ensemble weather forecasting</w:t>
      </w:r>
      <w:r w:rsidRPr="00780711">
        <w:rPr>
          <w:lang w:val="en-US"/>
        </w:rPr>
        <w:t xml:space="preserve">, </w:t>
      </w:r>
      <w:r w:rsidRPr="00780711">
        <w:rPr>
          <w:i/>
          <w:iCs/>
          <w:lang w:val="en-US"/>
        </w:rPr>
        <w:t>ECMWF</w:t>
      </w:r>
      <w:r w:rsidRPr="00780711">
        <w:rPr>
          <w:lang w:val="en-US"/>
        </w:rPr>
        <w:t>. Available at: https://www.ecmwf.int/en/about/media-centre/fact-sheet-ensemble-weather-forecasting (Accessed: 28 May 2018).</w:t>
      </w:r>
    </w:p>
    <w:p w:rsidR="00780711" w:rsidRPr="00780711" w:rsidRDefault="00780711" w:rsidP="00780711">
      <w:pPr>
        <w:pStyle w:val="Bibliography"/>
        <w:rPr>
          <w:lang w:val="en-US"/>
        </w:rPr>
      </w:pPr>
      <w:r w:rsidRPr="00780711">
        <w:rPr>
          <w:lang w:val="en-US"/>
        </w:rPr>
        <w:t xml:space="preserve">Jones, T. (2017) </w:t>
      </w:r>
      <w:r w:rsidRPr="00780711">
        <w:rPr>
          <w:i/>
          <w:iCs/>
          <w:lang w:val="en-US"/>
        </w:rPr>
        <w:t>Recurrent neural networks deep dive</w:t>
      </w:r>
      <w:r w:rsidRPr="00780711">
        <w:rPr>
          <w:lang w:val="en-US"/>
        </w:rPr>
        <w:t>. Available at: http://www.ibm.com/developerworks/library/cc-cognitive-recurrent-neural-networks/index.html (Accessed: 11 June 2018).</w:t>
      </w:r>
    </w:p>
    <w:p w:rsidR="00780711" w:rsidRPr="00780711" w:rsidRDefault="00780711" w:rsidP="00780711">
      <w:pPr>
        <w:pStyle w:val="Bibliography"/>
        <w:rPr>
          <w:lang w:val="en-US"/>
        </w:rPr>
      </w:pPr>
      <w:r w:rsidRPr="00780711">
        <w:rPr>
          <w:lang w:val="en-US"/>
        </w:rPr>
        <w:t xml:space="preserve">Kalyankar, M. A. and Alaspurkar, S. J. (2013) ‘Data Mining Technique to Analyse the Metrological Data’, </w:t>
      </w:r>
      <w:r w:rsidRPr="00780711">
        <w:rPr>
          <w:i/>
          <w:iCs/>
          <w:lang w:val="en-US"/>
        </w:rPr>
        <w:t>International Journal of Advanced Research in Computer Science and Software Engineering</w:t>
      </w:r>
      <w:r w:rsidRPr="00780711">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780711" w:rsidRPr="00780711" w:rsidRDefault="00780711" w:rsidP="00780711">
      <w:pPr>
        <w:pStyle w:val="Bibliography"/>
        <w:rPr>
          <w:lang w:val="en-US"/>
        </w:rPr>
      </w:pPr>
      <w:r w:rsidRPr="00780711">
        <w:rPr>
          <w:i/>
          <w:iCs/>
          <w:lang w:val="en-US"/>
        </w:rPr>
        <w:t>Keras Documentation</w:t>
      </w:r>
      <w:r w:rsidRPr="00780711">
        <w:rPr>
          <w:lang w:val="en-US"/>
        </w:rPr>
        <w:t xml:space="preserve"> (no date). Available at: https://keras.io/ (Accessed: 12 July 2018).</w:t>
      </w:r>
    </w:p>
    <w:p w:rsidR="00780711" w:rsidRPr="00780711" w:rsidRDefault="00780711" w:rsidP="00780711">
      <w:pPr>
        <w:pStyle w:val="Bibliography"/>
        <w:rPr>
          <w:lang w:val="en-US"/>
        </w:rPr>
      </w:pPr>
      <w:r w:rsidRPr="00780711">
        <w:rPr>
          <w:lang w:val="en-US"/>
        </w:rPr>
        <w:t>Kohail, S. N. and El-Halees,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780711" w:rsidRPr="00780711" w:rsidRDefault="00780711" w:rsidP="00780711">
      <w:pPr>
        <w:pStyle w:val="Bibliography"/>
        <w:rPr>
          <w:lang w:val="en-US"/>
        </w:rPr>
      </w:pPr>
      <w:r w:rsidRPr="00780711">
        <w:rPr>
          <w:lang w:val="en-US"/>
        </w:rPr>
        <w:lastRenderedPageBreak/>
        <w:t>Kurniawan, A. P., Jati, A. N. and Azmi, F. (2017) ‘Weather prediction based on fuzzy logic algorithm for supporting general farming automation system’, in. IEEE, pp. 152–157. doi: 10.1109/ICA.2017.8068431.</w:t>
      </w:r>
    </w:p>
    <w:p w:rsidR="00780711" w:rsidRPr="00780711" w:rsidRDefault="00780711" w:rsidP="00780711">
      <w:pPr>
        <w:pStyle w:val="Bibliography"/>
        <w:rPr>
          <w:lang w:val="en-US"/>
        </w:rPr>
      </w:pPr>
      <w:r w:rsidRPr="00780711">
        <w:rPr>
          <w:lang w:val="en-US"/>
        </w:rPr>
        <w:t xml:space="preserve">MACQUEEN, J. (no date) ‘SOME METHODS FOR CLASSIFICATION AND ANALYSIS OF MULTIVARIATE OBSERVATIONS’, </w:t>
      </w:r>
      <w:r w:rsidRPr="00780711">
        <w:rPr>
          <w:i/>
          <w:iCs/>
          <w:lang w:val="en-US"/>
        </w:rPr>
        <w:t>MULTIVARIATE OBSERVATIONS</w:t>
      </w:r>
      <w:r w:rsidRPr="00780711">
        <w:rPr>
          <w:lang w:val="en-US"/>
        </w:rPr>
        <w:t>, p. 17.</w:t>
      </w:r>
    </w:p>
    <w:p w:rsidR="00780711" w:rsidRPr="00780711" w:rsidRDefault="00780711" w:rsidP="00780711">
      <w:pPr>
        <w:pStyle w:val="Bibliography"/>
        <w:rPr>
          <w:lang w:val="en-US"/>
        </w:rPr>
      </w:pPr>
      <w:r w:rsidRPr="00780711">
        <w:rPr>
          <w:lang w:val="en-US"/>
        </w:rPr>
        <w:t xml:space="preserve">Maqsood, I., Khan, M. and Abraham, A. (2004) ‘An ensemble of neural networks for weather forecasting’, </w:t>
      </w:r>
      <w:r w:rsidRPr="00780711">
        <w:rPr>
          <w:i/>
          <w:iCs/>
          <w:lang w:val="en-US"/>
        </w:rPr>
        <w:t>Neural Computing and Applications</w:t>
      </w:r>
      <w:r w:rsidRPr="00780711">
        <w:rPr>
          <w:lang w:val="en-US"/>
        </w:rPr>
        <w:t>, 13(2). doi: 10.1007/s00521-004-0413-4.</w:t>
      </w:r>
    </w:p>
    <w:p w:rsidR="00780711" w:rsidRPr="00780711" w:rsidRDefault="00780711" w:rsidP="00780711">
      <w:pPr>
        <w:pStyle w:val="Bibliography"/>
        <w:rPr>
          <w:lang w:val="en-US"/>
        </w:rPr>
      </w:pPr>
      <w:r w:rsidRPr="00780711">
        <w:rPr>
          <w:i/>
          <w:iCs/>
          <w:lang w:val="en-US"/>
        </w:rPr>
        <w:t>Matplotlib: Python plotting — Matplotlib 2.2.2 documentation</w:t>
      </w:r>
      <w:r w:rsidRPr="00780711">
        <w:rPr>
          <w:lang w:val="en-US"/>
        </w:rPr>
        <w:t xml:space="preserve"> (no date). Available at: https://matplotlib.org/ (Accessed: 20 June 2018).</w:t>
      </w:r>
    </w:p>
    <w:p w:rsidR="00780711" w:rsidRPr="00780711" w:rsidRDefault="00780711" w:rsidP="00780711">
      <w:pPr>
        <w:pStyle w:val="Bibliography"/>
        <w:rPr>
          <w:lang w:val="en-US"/>
        </w:rPr>
      </w:pPr>
      <w:r w:rsidRPr="00780711">
        <w:rPr>
          <w:lang w:val="en-US"/>
        </w:rPr>
        <w:t xml:space="preserve">Mazur (2015) ‘A Step by Step Backpropagation Example’, </w:t>
      </w:r>
      <w:r w:rsidRPr="00780711">
        <w:rPr>
          <w:i/>
          <w:iCs/>
          <w:lang w:val="en-US"/>
        </w:rPr>
        <w:t>Matt Mazur</w:t>
      </w:r>
      <w:r w:rsidRPr="00780711">
        <w:rPr>
          <w:lang w:val="en-US"/>
        </w:rPr>
        <w:t>, 17 March. Available at: https://mattmazur.com/2015/03/17/a-step-by-step-backpropagation-example/ (Accessed: 11 June 2018).</w:t>
      </w:r>
    </w:p>
    <w:p w:rsidR="00780711" w:rsidRPr="00780711" w:rsidRDefault="00780711" w:rsidP="00780711">
      <w:pPr>
        <w:pStyle w:val="Bibliography"/>
        <w:rPr>
          <w:lang w:val="en-US"/>
        </w:rPr>
      </w:pPr>
      <w:r w:rsidRPr="00780711">
        <w:rPr>
          <w:lang w:val="en-US"/>
        </w:rPr>
        <w:t xml:space="preserve">McCormick, C. (2013) </w:t>
      </w:r>
      <w:r w:rsidRPr="00780711">
        <w:rPr>
          <w:i/>
          <w:iCs/>
          <w:lang w:val="en-US"/>
        </w:rPr>
        <w:t>Radial Basis Function Network (RBFN) Tutorial</w:t>
      </w:r>
      <w:r w:rsidRPr="00780711">
        <w:rPr>
          <w:lang w:val="en-US"/>
        </w:rPr>
        <w:t>. Available at: http://mccormickml.com/2013/08/15/radial-basis-function-network-rbfn-tutorial/ (Accessed: 11 June 2018).</w:t>
      </w:r>
    </w:p>
    <w:p w:rsidR="00780711" w:rsidRPr="00780711" w:rsidRDefault="00780711" w:rsidP="00780711">
      <w:pPr>
        <w:pStyle w:val="Bibliography"/>
        <w:rPr>
          <w:lang w:val="en-US"/>
        </w:rPr>
      </w:pPr>
      <w:r w:rsidRPr="00780711">
        <w:rPr>
          <w:lang w:val="en-US"/>
        </w:rPr>
        <w:t xml:space="preserve">McCulloch, W. S. and Pitts, W. (1943) ‘A logical calculus of the ideas immanent in nervous activity’, </w:t>
      </w:r>
      <w:r w:rsidRPr="00780711">
        <w:rPr>
          <w:i/>
          <w:iCs/>
          <w:lang w:val="en-US"/>
        </w:rPr>
        <w:t>The bulletin of mathematical biophysics</w:t>
      </w:r>
      <w:r w:rsidRPr="00780711">
        <w:rPr>
          <w:lang w:val="en-US"/>
        </w:rPr>
        <w:t>, 5(4), pp. 115–133. doi: 10.1007/BF02478259.</w:t>
      </w:r>
    </w:p>
    <w:p w:rsidR="00780711" w:rsidRPr="00780711" w:rsidRDefault="00780711" w:rsidP="00780711">
      <w:pPr>
        <w:pStyle w:val="Bibliography"/>
        <w:rPr>
          <w:lang w:val="en-US"/>
        </w:rPr>
      </w:pPr>
      <w:r w:rsidRPr="00780711">
        <w:rPr>
          <w:lang w:val="en-US"/>
        </w:rPr>
        <w:t>MICHALAKES, J. and VACHHARAJANI, M. (2008) ‘GPU ACCELERATION OF NUMERICAL WEATHER PREDICTION’, p. 18. Available at: http://citeseerx.ist.psu.edu/viewdoc/download?doi=10.1.1.142.5554&amp;rep=rep1&amp;type=pdf (Accessed: 1 June 2018).</w:t>
      </w:r>
    </w:p>
    <w:p w:rsidR="00780711" w:rsidRPr="00780711" w:rsidRDefault="00780711" w:rsidP="00780711">
      <w:pPr>
        <w:pStyle w:val="Bibliography"/>
        <w:rPr>
          <w:lang w:val="en-US"/>
        </w:rPr>
      </w:pPr>
      <w:r w:rsidRPr="00780711">
        <w:rPr>
          <w:lang w:val="en-US"/>
        </w:rPr>
        <w:t>Nagalakshmi, R., Usha, M. and Ramanathan, R. A. N. (2013) ‘International Journal of Advance Research in Computer Science and Management Studies’, p. 9. Available at: http://ijarcsms.com/docs/paper/volume1/SplDecember2013/V1I7-0002.pdf (Accessed: 1 June 2018).</w:t>
      </w:r>
    </w:p>
    <w:p w:rsidR="00780711" w:rsidRPr="00780711" w:rsidRDefault="00780711" w:rsidP="00780711">
      <w:pPr>
        <w:pStyle w:val="Bibliography"/>
        <w:rPr>
          <w:lang w:val="en-US"/>
        </w:rPr>
      </w:pPr>
      <w:r w:rsidRPr="00780711">
        <w:rPr>
          <w:i/>
          <w:iCs/>
          <w:lang w:val="en-US"/>
        </w:rPr>
        <w:t>Numerical Weather Prediction - Met Éireann - The Irish Meteorological Service</w:t>
      </w:r>
      <w:r w:rsidRPr="00780711">
        <w:rPr>
          <w:lang w:val="en-US"/>
        </w:rPr>
        <w:t xml:space="preserve"> (no date). Available at: https://www.met.ie/science/numerical-weather-prediction (Accessed: 28 May 2018).</w:t>
      </w:r>
    </w:p>
    <w:p w:rsidR="00780711" w:rsidRPr="00780711" w:rsidRDefault="00780711" w:rsidP="00780711">
      <w:pPr>
        <w:pStyle w:val="Bibliography"/>
        <w:rPr>
          <w:lang w:val="en-US"/>
        </w:rPr>
      </w:pPr>
      <w:r w:rsidRPr="00780711">
        <w:rPr>
          <w:lang w:val="en-US"/>
        </w:rPr>
        <w:t xml:space="preserve">Nurunnahar, S. </w:t>
      </w:r>
      <w:r w:rsidRPr="00780711">
        <w:rPr>
          <w:i/>
          <w:iCs/>
          <w:lang w:val="en-US"/>
        </w:rPr>
        <w:t>et al.</w:t>
      </w:r>
      <w:r w:rsidRPr="00780711">
        <w:rPr>
          <w:lang w:val="en-US"/>
        </w:rPr>
        <w:t xml:space="preserve"> (2017) ‘A short term wind speed forcasting using SVR and BP-ANN: A comparative analysis’, in </w:t>
      </w:r>
      <w:r w:rsidRPr="00780711">
        <w:rPr>
          <w:i/>
          <w:iCs/>
          <w:lang w:val="en-US"/>
        </w:rPr>
        <w:t>2017 20th International Conference of Computer and Information Technology (ICCIT)</w:t>
      </w:r>
      <w:r w:rsidRPr="00780711">
        <w:rPr>
          <w:lang w:val="en-US"/>
        </w:rPr>
        <w:t xml:space="preserve">. </w:t>
      </w:r>
      <w:r w:rsidRPr="00780711">
        <w:rPr>
          <w:i/>
          <w:iCs/>
          <w:lang w:val="en-US"/>
        </w:rPr>
        <w:t>2017 20th International Conference of Computer and Information Technology (ICCIT)</w:t>
      </w:r>
      <w:r w:rsidRPr="00780711">
        <w:rPr>
          <w:lang w:val="en-US"/>
        </w:rPr>
        <w:t>, pp. 1–6. doi: 10.1109/ICCITECHN.2017.8281802.</w:t>
      </w:r>
    </w:p>
    <w:p w:rsidR="00780711" w:rsidRPr="00780711" w:rsidRDefault="00780711" w:rsidP="00780711">
      <w:pPr>
        <w:pStyle w:val="Bibliography"/>
        <w:rPr>
          <w:lang w:val="en-US"/>
        </w:rPr>
      </w:pPr>
      <w:r w:rsidRPr="00780711">
        <w:rPr>
          <w:lang w:val="en-US"/>
        </w:rPr>
        <w:t xml:space="preserve">Olah, C. (2015) ‘Understanding LSTM Networks -- colah’s blog’, </w:t>
      </w:r>
      <w:r w:rsidRPr="00780711">
        <w:rPr>
          <w:i/>
          <w:iCs/>
          <w:lang w:val="en-US"/>
        </w:rPr>
        <w:t>Understanding LSTM Networks</w:t>
      </w:r>
      <w:r w:rsidRPr="00780711">
        <w:rPr>
          <w:lang w:val="en-US"/>
        </w:rPr>
        <w:t>, 27 August. Available at: http://colah.github.io/posts/2015-08-Understanding-LSTMs/ (Accessed: 11 July 2018).</w:t>
      </w:r>
    </w:p>
    <w:p w:rsidR="00780711" w:rsidRPr="00780711" w:rsidRDefault="00780711" w:rsidP="00780711">
      <w:pPr>
        <w:pStyle w:val="Bibliography"/>
        <w:rPr>
          <w:lang w:val="en-US"/>
        </w:rPr>
      </w:pPr>
      <w:r w:rsidRPr="00780711">
        <w:rPr>
          <w:lang w:val="en-US"/>
        </w:rPr>
        <w:t xml:space="preserve">Olaiya, F. and Adeyemo, A. B. (2012) ‘Application of Data Mining Techniques in Weather Prediction and Climate Change Studies’, </w:t>
      </w:r>
      <w:r w:rsidRPr="00780711">
        <w:rPr>
          <w:i/>
          <w:iCs/>
          <w:lang w:val="en-US"/>
        </w:rPr>
        <w:t>International Journal of Information Engineering and Electronic Business</w:t>
      </w:r>
      <w:r w:rsidRPr="00780711">
        <w:rPr>
          <w:lang w:val="en-US"/>
        </w:rPr>
        <w:t>, 4(1), pp. 51–59. doi: 10.5815/ijieeb.2012.01.07.</w:t>
      </w:r>
    </w:p>
    <w:p w:rsidR="00780711" w:rsidRPr="00780711" w:rsidRDefault="00780711" w:rsidP="00780711">
      <w:pPr>
        <w:pStyle w:val="Bibliography"/>
        <w:rPr>
          <w:lang w:val="en-US"/>
        </w:rPr>
      </w:pPr>
      <w:r w:rsidRPr="00780711">
        <w:rPr>
          <w:lang w:val="en-US"/>
        </w:rPr>
        <w:lastRenderedPageBreak/>
        <w:t xml:space="preserve">PAL, S. </w:t>
      </w:r>
      <w:r w:rsidRPr="00780711">
        <w:rPr>
          <w:i/>
          <w:iCs/>
          <w:lang w:val="en-US"/>
        </w:rPr>
        <w:t>et al.</w:t>
      </w:r>
      <w:r w:rsidRPr="00780711">
        <w:rPr>
          <w:lang w:val="en-US"/>
        </w:rPr>
        <w:t xml:space="preserve"> (no date) ‘Short Term Prediction of Atmospheric Temperature using Neural Networks’, p. 1. Available at: http://metnet.imd.gov.in/mausamdocs/15347.pdf (Accessed: 1 June 2018).</w:t>
      </w:r>
    </w:p>
    <w:p w:rsidR="00780711" w:rsidRPr="00780711" w:rsidRDefault="00780711" w:rsidP="00780711">
      <w:pPr>
        <w:pStyle w:val="Bibliography"/>
        <w:rPr>
          <w:lang w:val="en-US"/>
        </w:rPr>
      </w:pPr>
      <w:r w:rsidRPr="00780711">
        <w:rPr>
          <w:lang w:val="en-US"/>
        </w:rPr>
        <w:t>Pandey, A. K., Agrawal, C. P. and Agrawal, M. (2017) ‘A hadoop based weather prediction model for classification of weather data’, in. IEEE, pp. 1–5. doi: 10.1109/ICECCT.2017.8117862.</w:t>
      </w:r>
    </w:p>
    <w:p w:rsidR="00780711" w:rsidRPr="00780711" w:rsidRDefault="00780711" w:rsidP="00780711">
      <w:pPr>
        <w:pStyle w:val="Bibliography"/>
        <w:rPr>
          <w:lang w:val="en-US"/>
        </w:rPr>
      </w:pPr>
      <w:r w:rsidRPr="00780711">
        <w:rPr>
          <w:lang w:val="en-US"/>
        </w:rPr>
        <w:t>Petre, E. G. (no date) ‘A Decision Tree for Weather Prediction’, p. 6. Available at: http://demo.pohonkeputusan.com/files/A%20Decision%20Tree%20for%20Weather%20Prediction.pdf?i=1 (Accessed: 1 June 2018).</w:t>
      </w:r>
    </w:p>
    <w:p w:rsidR="00780711" w:rsidRPr="00780711" w:rsidRDefault="00780711" w:rsidP="00780711">
      <w:pPr>
        <w:pStyle w:val="Bibliography"/>
        <w:rPr>
          <w:lang w:val="en-US"/>
        </w:rPr>
      </w:pPr>
      <w:r w:rsidRPr="00780711">
        <w:rPr>
          <w:i/>
          <w:iCs/>
          <w:lang w:val="en-US"/>
        </w:rPr>
        <w:t>Python Data Analysis Library — pandas: Python Data Analysis Library</w:t>
      </w:r>
      <w:r w:rsidRPr="00780711">
        <w:rPr>
          <w:lang w:val="en-US"/>
        </w:rPr>
        <w:t xml:space="preserve"> (no date). Available at: https://pandas.pydata.org/ (Accessed: 21 June 2018).</w:t>
      </w:r>
    </w:p>
    <w:p w:rsidR="00780711" w:rsidRPr="00780711" w:rsidRDefault="00780711" w:rsidP="00780711">
      <w:pPr>
        <w:pStyle w:val="Bibliography"/>
        <w:rPr>
          <w:lang w:val="en-US"/>
        </w:rPr>
      </w:pPr>
      <w:r w:rsidRPr="00780711">
        <w:rPr>
          <w:lang w:val="en-US"/>
        </w:rPr>
        <w:t xml:space="preserve">Qu Xiaoyun </w:t>
      </w:r>
      <w:r w:rsidRPr="00780711">
        <w:rPr>
          <w:i/>
          <w:iCs/>
          <w:lang w:val="en-US"/>
        </w:rPr>
        <w:t>et al.</w:t>
      </w:r>
      <w:r w:rsidRPr="00780711">
        <w:rPr>
          <w:lang w:val="en-US"/>
        </w:rPr>
        <w:t xml:space="preserve"> (2016) ‘Short-term prediction of wind power based on deep Long Short-Term Memory’, in. IEEE, pp. 1148–1152. doi: 10.1109/APPEEC.2016.7779672.</w:t>
      </w:r>
    </w:p>
    <w:p w:rsidR="00780711" w:rsidRPr="00780711" w:rsidRDefault="00780711" w:rsidP="00780711">
      <w:pPr>
        <w:pStyle w:val="Bibliography"/>
        <w:rPr>
          <w:lang w:val="en-US"/>
        </w:rPr>
      </w:pPr>
      <w:r w:rsidRPr="00780711">
        <w:rPr>
          <w:lang w:val="en-US"/>
        </w:rPr>
        <w:t xml:space="preserve">Radhika, Y. and Shashi, M. (2009) ‘Atmospheric Temperature Prediction using Support Vector Machines’, </w:t>
      </w:r>
      <w:r w:rsidRPr="00780711">
        <w:rPr>
          <w:i/>
          <w:iCs/>
          <w:lang w:val="en-US"/>
        </w:rPr>
        <w:t>International Journal of Computer Theory and Engineering</w:t>
      </w:r>
      <w:r w:rsidRPr="00780711">
        <w:rPr>
          <w:lang w:val="en-US"/>
        </w:rPr>
        <w:t>, pp. 55–58. doi: 10.7763/IJCTE.2009.V1.9.</w:t>
      </w:r>
    </w:p>
    <w:p w:rsidR="00780711" w:rsidRPr="00780711" w:rsidRDefault="00780711" w:rsidP="00780711">
      <w:pPr>
        <w:pStyle w:val="Bibliography"/>
        <w:rPr>
          <w:lang w:val="en-US"/>
        </w:rPr>
      </w:pPr>
      <w:r w:rsidRPr="00780711">
        <w:rPr>
          <w:lang w:val="en-US"/>
        </w:rPr>
        <w:t>Saha, G. and Chauhan, N. (2017) ‘Numerical weather prediction using nonlinear auto regressive network for the Manaus region, Brazil’, in. IEEE, pp. 1–4. doi: 10.1109/IPACT.2017.8245061.</w:t>
      </w:r>
    </w:p>
    <w:p w:rsidR="00780711" w:rsidRPr="00780711" w:rsidRDefault="00780711" w:rsidP="00780711">
      <w:pPr>
        <w:pStyle w:val="Bibliography"/>
        <w:rPr>
          <w:lang w:val="en-US"/>
        </w:rPr>
      </w:pPr>
      <w:r w:rsidRPr="00780711">
        <w:rPr>
          <w:lang w:val="en-US"/>
        </w:rPr>
        <w:t xml:space="preserve">Salzberg, S. and Segre, A. (1994) ‘Review of C4.5: Programs for Machine Learning by J. Ross Quinlan.’, </w:t>
      </w:r>
      <w:r w:rsidRPr="00780711">
        <w:rPr>
          <w:i/>
          <w:iCs/>
          <w:lang w:val="en-US"/>
        </w:rPr>
        <w:t>Machine Learning - ML</w:t>
      </w:r>
      <w:r w:rsidRPr="00780711">
        <w:rPr>
          <w:lang w:val="en-US"/>
        </w:rPr>
        <w:t>, 16, pp. 235–240. doi: 10.1007/BF00993309.</w:t>
      </w:r>
    </w:p>
    <w:p w:rsidR="00780711" w:rsidRPr="00780711" w:rsidRDefault="00780711" w:rsidP="00780711">
      <w:pPr>
        <w:pStyle w:val="Bibliography"/>
        <w:rPr>
          <w:lang w:val="en-US"/>
        </w:rPr>
      </w:pPr>
      <w:r w:rsidRPr="00780711">
        <w:rPr>
          <w:lang w:val="en-US"/>
        </w:rPr>
        <w:t xml:space="preserve">Sanusi, U. and Corne, D. (2015) ‘Feature selection for accurate short-term forecasting of local wind-speed’, in </w:t>
      </w:r>
      <w:r w:rsidRPr="00780711">
        <w:rPr>
          <w:i/>
          <w:iCs/>
          <w:lang w:val="en-US"/>
        </w:rPr>
        <w:t>2015 IEEE 8th International Workshop on Computational Intelligence and Applications (IWCIA)</w:t>
      </w:r>
      <w:r w:rsidRPr="00780711">
        <w:rPr>
          <w:lang w:val="en-US"/>
        </w:rPr>
        <w:t xml:space="preserve">. </w:t>
      </w:r>
      <w:r w:rsidRPr="00780711">
        <w:rPr>
          <w:i/>
          <w:iCs/>
          <w:lang w:val="en-US"/>
        </w:rPr>
        <w:t>2015 IEEE 8th International Workshop on Computational Intelligence and Applications (IWCIA)</w:t>
      </w:r>
      <w:r w:rsidRPr="00780711">
        <w:rPr>
          <w:lang w:val="en-US"/>
        </w:rPr>
        <w:t>, pp. 121–126. doi: 10.1109/IWCIA.2015.7449474.</w:t>
      </w:r>
    </w:p>
    <w:p w:rsidR="00780711" w:rsidRPr="00780711" w:rsidRDefault="00780711" w:rsidP="00780711">
      <w:pPr>
        <w:pStyle w:val="Bibliography"/>
        <w:rPr>
          <w:lang w:val="en-US"/>
        </w:rPr>
      </w:pPr>
      <w:r w:rsidRPr="00780711">
        <w:rPr>
          <w:i/>
          <w:iCs/>
          <w:lang w:val="en-US"/>
        </w:rPr>
        <w:t>seaborn: statistical data visualization — seaborn 0.8.1 documentation</w:t>
      </w:r>
      <w:r w:rsidRPr="00780711">
        <w:rPr>
          <w:lang w:val="en-US"/>
        </w:rPr>
        <w:t xml:space="preserve"> (no date). Available at: https://seaborn.pydata.org/ (Accessed: 20 June 2018).</w:t>
      </w:r>
    </w:p>
    <w:p w:rsidR="00780711" w:rsidRPr="00780711" w:rsidRDefault="00780711" w:rsidP="00780711">
      <w:pPr>
        <w:pStyle w:val="Bibliography"/>
        <w:rPr>
          <w:lang w:val="en-US"/>
        </w:rPr>
      </w:pPr>
      <w:r w:rsidRPr="00780711">
        <w:rPr>
          <w:lang w:val="en-US"/>
        </w:rPr>
        <w:t xml:space="preserve">Sergeev, D. (2018) ‘Open Machine Learning Course. Topic 9. Part 1. Time series analysis in Python’, </w:t>
      </w:r>
      <w:r w:rsidRPr="00780711">
        <w:rPr>
          <w:i/>
          <w:iCs/>
          <w:lang w:val="en-US"/>
        </w:rPr>
        <w:t>Medium</w:t>
      </w:r>
      <w:r w:rsidRPr="00780711">
        <w:rPr>
          <w:lang w:val="en-US"/>
        </w:rPr>
        <w:t>, 10 April. Available at: https://medium.com/open-machine-learning-course/open-machine-learning-course-topic-9-time-series-analysis-in-python-a270cb05e0b3 (Accessed: 5 July 2018).</w:t>
      </w:r>
    </w:p>
    <w:p w:rsidR="00780711" w:rsidRPr="00780711" w:rsidRDefault="00780711" w:rsidP="00780711">
      <w:pPr>
        <w:pStyle w:val="Bibliography"/>
        <w:rPr>
          <w:lang w:val="en-US"/>
        </w:rPr>
      </w:pPr>
      <w:r w:rsidRPr="00780711">
        <w:rPr>
          <w:lang w:val="en-US"/>
        </w:rPr>
        <w:t xml:space="preserve">Sharma, A., Chaturvedi, S. and Gour, B. (2014) ‘A Semi- Supervised Technique for Weather Condition Prediction using DBSCAN and KNN’, </w:t>
      </w:r>
      <w:r w:rsidRPr="00780711">
        <w:rPr>
          <w:i/>
          <w:iCs/>
          <w:lang w:val="en-US"/>
        </w:rPr>
        <w:t>International Journal of Computer Applications</w:t>
      </w:r>
      <w:r w:rsidRPr="00780711">
        <w:rPr>
          <w:lang w:val="en-US"/>
        </w:rPr>
        <w:t>, 95(10), pp. 21–26. doi: 10.5120/16631-6500.</w:t>
      </w:r>
    </w:p>
    <w:p w:rsidR="00780711" w:rsidRPr="00780711" w:rsidRDefault="00780711" w:rsidP="00780711">
      <w:pPr>
        <w:pStyle w:val="Bibliography"/>
        <w:rPr>
          <w:lang w:val="en-US"/>
        </w:rPr>
      </w:pPr>
      <w:r w:rsidRPr="00780711">
        <w:rPr>
          <w:lang w:val="en-US"/>
        </w:rPr>
        <w:t xml:space="preserve">Shonk, J. (2013) </w:t>
      </w:r>
      <w:r w:rsidRPr="00780711">
        <w:rPr>
          <w:i/>
          <w:iCs/>
          <w:lang w:val="en-US"/>
        </w:rPr>
        <w:t>Introducing Meteorology</w:t>
      </w:r>
      <w:r w:rsidRPr="00780711">
        <w:rPr>
          <w:lang w:val="en-US"/>
        </w:rPr>
        <w:t>. First. Dunedin.</w:t>
      </w:r>
    </w:p>
    <w:p w:rsidR="00780711" w:rsidRPr="00780711" w:rsidRDefault="00780711" w:rsidP="00780711">
      <w:pPr>
        <w:pStyle w:val="Bibliography"/>
        <w:rPr>
          <w:lang w:val="en-US"/>
        </w:rPr>
      </w:pPr>
      <w:r w:rsidRPr="00780711">
        <w:rPr>
          <w:lang w:val="en-US"/>
        </w:rPr>
        <w:t>Shuman, F. G. (1978) ‘Numerical weather Prediction’, 59(1), p. 13. Available at: https://journals.ametsoc.org/doi/pdf/10.1175/1520-0477%281978%29059%3C0005%3ANWP%3E2.0.CO%3B2 (Accessed: 1 June 2018).</w:t>
      </w:r>
    </w:p>
    <w:p w:rsidR="00780711" w:rsidRPr="00780711" w:rsidRDefault="00780711" w:rsidP="00780711">
      <w:pPr>
        <w:pStyle w:val="Bibliography"/>
        <w:rPr>
          <w:lang w:val="en-US"/>
        </w:rPr>
      </w:pPr>
      <w:r w:rsidRPr="00780711">
        <w:rPr>
          <w:lang w:val="en-US"/>
        </w:rPr>
        <w:lastRenderedPageBreak/>
        <w:t xml:space="preserve">Sivakumar, M. (2006) ‘Climate prediction and agriculture: current status and future challenges’, </w:t>
      </w:r>
      <w:r w:rsidRPr="00780711">
        <w:rPr>
          <w:i/>
          <w:iCs/>
          <w:lang w:val="en-US"/>
        </w:rPr>
        <w:t>Climate Research</w:t>
      </w:r>
      <w:r w:rsidRPr="00780711">
        <w:rPr>
          <w:lang w:val="en-US"/>
        </w:rPr>
        <w:t>, 33, pp. 3–17. doi: 10.3354/cr033003.</w:t>
      </w:r>
    </w:p>
    <w:p w:rsidR="00780711" w:rsidRPr="00780711" w:rsidRDefault="00780711" w:rsidP="00780711">
      <w:pPr>
        <w:pStyle w:val="Bibliography"/>
        <w:rPr>
          <w:lang w:val="en-US"/>
        </w:rPr>
      </w:pPr>
      <w:r w:rsidRPr="00780711">
        <w:rPr>
          <w:i/>
          <w:iCs/>
          <w:lang w:val="en-US"/>
        </w:rPr>
        <w:t>sklearn.preprocessing.MinMaxScaler — scikit-learn 0.19.1 documentation</w:t>
      </w:r>
      <w:r w:rsidRPr="00780711">
        <w:rPr>
          <w:lang w:val="en-US"/>
        </w:rPr>
        <w:t xml:space="preserve"> (no date). Available at: http://scikit-learn.org/stable/modules/generated/sklearn.preprocessing.MinMaxScaler.html (Accessed: 10 July 2018).</w:t>
      </w:r>
    </w:p>
    <w:p w:rsidR="00780711" w:rsidRPr="00780711" w:rsidRDefault="00780711" w:rsidP="00780711">
      <w:pPr>
        <w:pStyle w:val="Bibliography"/>
        <w:rPr>
          <w:lang w:val="en-US"/>
        </w:rPr>
      </w:pPr>
      <w:r w:rsidRPr="00780711">
        <w:rPr>
          <w:i/>
          <w:iCs/>
          <w:lang w:val="en-US"/>
        </w:rPr>
        <w:t>sklearn.preprocessing.StandardScaler — scikit-learn 0.19.1 documentation</w:t>
      </w:r>
      <w:r w:rsidRPr="00780711">
        <w:rPr>
          <w:lang w:val="en-US"/>
        </w:rPr>
        <w:t xml:space="preserve"> (no date). Available at: http://scikit-learn.org/stable/modules/generated/sklearn.preprocessing.StandardScaler.html (Accessed: 7 June 2018).</w:t>
      </w:r>
    </w:p>
    <w:p w:rsidR="00780711" w:rsidRPr="00780711" w:rsidRDefault="00780711" w:rsidP="00780711">
      <w:pPr>
        <w:pStyle w:val="Bibliography"/>
        <w:rPr>
          <w:lang w:val="en-US"/>
        </w:rPr>
      </w:pPr>
      <w:r w:rsidRPr="00780711">
        <w:rPr>
          <w:lang w:val="en-US"/>
        </w:rPr>
        <w:t xml:space="preserve">Talib, M. R. </w:t>
      </w:r>
      <w:r w:rsidRPr="00780711">
        <w:rPr>
          <w:i/>
          <w:iCs/>
          <w:lang w:val="en-US"/>
        </w:rPr>
        <w:t>et al.</w:t>
      </w:r>
      <w:r w:rsidRPr="00780711">
        <w:rPr>
          <w:lang w:val="en-US"/>
        </w:rPr>
        <w:t xml:space="preserve"> (2017) ‘Application of Data Mining Techniques in Weather Data Analysis’, 17(6), p. 7. Available at: http://paper.ijcsns.org/07_book/201706/20170604.pdf (Accessed: 1 June 2018).</w:t>
      </w:r>
    </w:p>
    <w:p w:rsidR="00780711" w:rsidRPr="00780711" w:rsidRDefault="00780711" w:rsidP="00780711">
      <w:pPr>
        <w:pStyle w:val="Bibliography"/>
        <w:rPr>
          <w:lang w:val="en-US"/>
        </w:rPr>
      </w:pPr>
      <w:r w:rsidRPr="00780711">
        <w:rPr>
          <w:i/>
          <w:iCs/>
          <w:lang w:val="en-US"/>
        </w:rPr>
        <w:t>Temperatures - Dry Bulb/Web Bulb/Dew Point</w:t>
      </w:r>
      <w:r w:rsidRPr="00780711">
        <w:rPr>
          <w:lang w:val="en-US"/>
        </w:rPr>
        <w:t xml:space="preserve"> (no date). Available at: https://www.weather.gov/source/zhu/ZHU_Training_Page/definitions/dry_wet_bulb_definition/dry_wet_bulb.html (Accessed: 15 June 2018).</w:t>
      </w:r>
    </w:p>
    <w:p w:rsidR="00780711" w:rsidRPr="00780711" w:rsidRDefault="00780711" w:rsidP="00780711">
      <w:pPr>
        <w:pStyle w:val="Bibliography"/>
        <w:rPr>
          <w:lang w:val="en-US"/>
        </w:rPr>
      </w:pPr>
      <w:r w:rsidRPr="00780711">
        <w:rPr>
          <w:lang w:val="en-US"/>
        </w:rPr>
        <w:t>Wang, Z. and Sheng, H. (2010) ‘Rainfall Prediction Using Generalized Regression Neural Network: Case Study Zhengzhou’, in. IEEE, pp. 1265–1268. doi: 10.1109/ICCIS.2010.312.</w:t>
      </w:r>
    </w:p>
    <w:p w:rsidR="00780711" w:rsidRPr="00780711" w:rsidRDefault="00780711" w:rsidP="00780711">
      <w:pPr>
        <w:pStyle w:val="Bibliography"/>
        <w:rPr>
          <w:lang w:val="en-US"/>
        </w:rPr>
      </w:pPr>
      <w:r w:rsidRPr="00780711">
        <w:rPr>
          <w:i/>
          <w:iCs/>
          <w:lang w:val="en-US"/>
        </w:rPr>
        <w:t>Water Vapour - Met Éireann - The Irish Meteorological Service</w:t>
      </w:r>
      <w:r w:rsidRPr="00780711">
        <w:rPr>
          <w:lang w:val="en-US"/>
        </w:rPr>
        <w:t xml:space="preserve"> (no date). Available at: https://www.met.ie/climate/what-we-measure/water-vapour (Accessed: 16 June 2018).</w:t>
      </w:r>
    </w:p>
    <w:p w:rsidR="00780711" w:rsidRPr="00780711" w:rsidRDefault="00780711" w:rsidP="00780711">
      <w:pPr>
        <w:pStyle w:val="Bibliography"/>
        <w:rPr>
          <w:lang w:val="en-US"/>
        </w:rPr>
      </w:pPr>
      <w:r w:rsidRPr="00780711">
        <w:rPr>
          <w:i/>
          <w:iCs/>
          <w:lang w:val="en-US"/>
        </w:rPr>
        <w:t>Weather Questions &amp; Answers</w:t>
      </w:r>
      <w:r w:rsidRPr="00780711">
        <w:rPr>
          <w:lang w:val="en-US"/>
        </w:rPr>
        <w:t xml:space="preserve"> (2012) </w:t>
      </w:r>
      <w:r w:rsidRPr="00780711">
        <w:rPr>
          <w:i/>
          <w:iCs/>
          <w:lang w:val="en-US"/>
        </w:rPr>
        <w:t>Weather Questions</w:t>
      </w:r>
      <w:r w:rsidRPr="00780711">
        <w:rPr>
          <w:lang w:val="en-US"/>
        </w:rPr>
        <w:t>. Available at: http://www.weatherquestions.com (Accessed: 15 June 2018).</w:t>
      </w:r>
    </w:p>
    <w:p w:rsidR="00A56787" w:rsidRPr="00AB2CC6" w:rsidRDefault="0036000E" w:rsidP="00AB2CC6">
      <w:pPr>
        <w:pStyle w:val="Heading1"/>
        <w:spacing w:line="360" w:lineRule="auto"/>
        <w:jc w:val="both"/>
        <w:rPr>
          <w:rFonts w:ascii="Times New Roman" w:hAnsi="Times New Roman" w:cs="Times New Roman"/>
          <w:sz w:val="24"/>
          <w:szCs w:val="24"/>
        </w:rPr>
      </w:pPr>
      <w:r w:rsidRPr="00AB2CC6">
        <w:rPr>
          <w:rFonts w:ascii="Times New Roman" w:hAnsi="Times New Roman" w:cs="Times New Roman"/>
          <w:sz w:val="24"/>
          <w:szCs w:val="24"/>
        </w:rPr>
        <w:fldChar w:fldCharType="end"/>
      </w:r>
      <w:r w:rsidR="00A56787" w:rsidRPr="00AB2CC6">
        <w:rPr>
          <w:rFonts w:ascii="Times New Roman" w:hAnsi="Times New Roman" w:cs="Times New Roman"/>
          <w:sz w:val="24"/>
          <w:szCs w:val="24"/>
        </w:rPr>
        <w:t xml:space="preserve"> </w:t>
      </w:r>
      <w:bookmarkStart w:id="50" w:name="_Toc518563208"/>
      <w:r w:rsidR="00A56787" w:rsidRPr="00AB2CC6">
        <w:rPr>
          <w:rFonts w:ascii="Times New Roman" w:hAnsi="Times New Roman" w:cs="Times New Roman"/>
          <w:sz w:val="24"/>
          <w:szCs w:val="24"/>
        </w:rPr>
        <w:t>Appendix</w:t>
      </w:r>
      <w:bookmarkEnd w:id="50"/>
    </w:p>
    <w:p w:rsidR="00400E30" w:rsidRPr="00AB2CC6" w:rsidRDefault="00400E30" w:rsidP="00AB2CC6">
      <w:pPr>
        <w:spacing w:line="360" w:lineRule="auto"/>
        <w:jc w:val="both"/>
      </w:pPr>
    </w:p>
    <w:sectPr w:rsidR="00400E30" w:rsidRPr="00AB2CC6" w:rsidSect="0085255E">
      <w:footerReference w:type="even" r:id="rId27"/>
      <w:footerReference w:type="default" r:id="rId2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A70BF" w:rsidRDefault="001A70BF" w:rsidP="00362737">
      <w:r>
        <w:separator/>
      </w:r>
    </w:p>
  </w:endnote>
  <w:endnote w:type="continuationSeparator" w:id="0">
    <w:p w:rsidR="001A70BF" w:rsidRDefault="001A70BF"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Content>
      <w:p w:rsidR="00AA79B4" w:rsidRDefault="00AA79B4"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A79B4" w:rsidRDefault="00AA79B4"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Content>
      <w:p w:rsidR="00AA79B4" w:rsidRDefault="00AA79B4"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AA79B4" w:rsidRDefault="00AA79B4"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A70BF" w:rsidRDefault="001A70BF" w:rsidP="00362737">
      <w:r>
        <w:separator/>
      </w:r>
    </w:p>
  </w:footnote>
  <w:footnote w:type="continuationSeparator" w:id="0">
    <w:p w:rsidR="001A70BF" w:rsidRDefault="001A70BF"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845"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32EFF"/>
    <w:multiLevelType w:val="hybridMultilevel"/>
    <w:tmpl w:val="4A1EC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893641"/>
    <w:multiLevelType w:val="hybridMultilevel"/>
    <w:tmpl w:val="33E40C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C33146E"/>
    <w:multiLevelType w:val="hybridMultilevel"/>
    <w:tmpl w:val="CD54A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EA2F04"/>
    <w:multiLevelType w:val="multilevel"/>
    <w:tmpl w:val="ACB886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6F6E0C7C"/>
    <w:multiLevelType w:val="hybridMultilevel"/>
    <w:tmpl w:val="6810833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15:restartNumberingAfterBreak="0">
    <w:nsid w:val="74B4690F"/>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E4D32BE"/>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845"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6"/>
  </w:num>
  <w:num w:numId="3">
    <w:abstractNumId w:val="4"/>
  </w:num>
  <w:num w:numId="4">
    <w:abstractNumId w:val="1"/>
  </w:num>
  <w:num w:numId="5">
    <w:abstractNumId w:val="3"/>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4C24"/>
    <w:rsid w:val="00005D29"/>
    <w:rsid w:val="00013801"/>
    <w:rsid w:val="00014B0B"/>
    <w:rsid w:val="00015C2D"/>
    <w:rsid w:val="0001716A"/>
    <w:rsid w:val="0002011C"/>
    <w:rsid w:val="000205FA"/>
    <w:rsid w:val="00021A04"/>
    <w:rsid w:val="00027268"/>
    <w:rsid w:val="00030F1D"/>
    <w:rsid w:val="00033D4E"/>
    <w:rsid w:val="00036A02"/>
    <w:rsid w:val="0004085D"/>
    <w:rsid w:val="0004354D"/>
    <w:rsid w:val="00043FF2"/>
    <w:rsid w:val="00046E7C"/>
    <w:rsid w:val="00047CC3"/>
    <w:rsid w:val="00051B5E"/>
    <w:rsid w:val="00053616"/>
    <w:rsid w:val="00056156"/>
    <w:rsid w:val="000561AC"/>
    <w:rsid w:val="00056E12"/>
    <w:rsid w:val="0006454F"/>
    <w:rsid w:val="00073F28"/>
    <w:rsid w:val="00075A53"/>
    <w:rsid w:val="00076F0C"/>
    <w:rsid w:val="00087605"/>
    <w:rsid w:val="00091DBE"/>
    <w:rsid w:val="000923B2"/>
    <w:rsid w:val="00094CDE"/>
    <w:rsid w:val="000957D5"/>
    <w:rsid w:val="0009665B"/>
    <w:rsid w:val="000A00D3"/>
    <w:rsid w:val="000A045C"/>
    <w:rsid w:val="000A053D"/>
    <w:rsid w:val="000A2857"/>
    <w:rsid w:val="000A59A0"/>
    <w:rsid w:val="000B1638"/>
    <w:rsid w:val="000B23E1"/>
    <w:rsid w:val="000B2F84"/>
    <w:rsid w:val="000B3B94"/>
    <w:rsid w:val="000B3DB9"/>
    <w:rsid w:val="000B563F"/>
    <w:rsid w:val="000B757A"/>
    <w:rsid w:val="000C2DCE"/>
    <w:rsid w:val="000C3071"/>
    <w:rsid w:val="000C40A1"/>
    <w:rsid w:val="000C58CE"/>
    <w:rsid w:val="000D4296"/>
    <w:rsid w:val="000D58FF"/>
    <w:rsid w:val="000E1D00"/>
    <w:rsid w:val="000E53B4"/>
    <w:rsid w:val="000E655C"/>
    <w:rsid w:val="000F266C"/>
    <w:rsid w:val="000F26E6"/>
    <w:rsid w:val="000F3487"/>
    <w:rsid w:val="000F6EB4"/>
    <w:rsid w:val="00100366"/>
    <w:rsid w:val="00100577"/>
    <w:rsid w:val="00100DC1"/>
    <w:rsid w:val="00101733"/>
    <w:rsid w:val="0010190D"/>
    <w:rsid w:val="00101E42"/>
    <w:rsid w:val="00106E2E"/>
    <w:rsid w:val="001118DB"/>
    <w:rsid w:val="001129CE"/>
    <w:rsid w:val="00114C6D"/>
    <w:rsid w:val="00121AFB"/>
    <w:rsid w:val="00122C68"/>
    <w:rsid w:val="00125B4B"/>
    <w:rsid w:val="00125D2C"/>
    <w:rsid w:val="001302D1"/>
    <w:rsid w:val="001304C5"/>
    <w:rsid w:val="001313A8"/>
    <w:rsid w:val="001315A7"/>
    <w:rsid w:val="0013746A"/>
    <w:rsid w:val="00141AF7"/>
    <w:rsid w:val="00147770"/>
    <w:rsid w:val="001612CE"/>
    <w:rsid w:val="0016171D"/>
    <w:rsid w:val="0016336B"/>
    <w:rsid w:val="00172A3B"/>
    <w:rsid w:val="001741F0"/>
    <w:rsid w:val="00174BB6"/>
    <w:rsid w:val="00174DB4"/>
    <w:rsid w:val="00175441"/>
    <w:rsid w:val="00175ED1"/>
    <w:rsid w:val="0017713B"/>
    <w:rsid w:val="00177373"/>
    <w:rsid w:val="00181B7D"/>
    <w:rsid w:val="00186AB4"/>
    <w:rsid w:val="00186F49"/>
    <w:rsid w:val="001902B5"/>
    <w:rsid w:val="00190FD7"/>
    <w:rsid w:val="0019100E"/>
    <w:rsid w:val="0019140A"/>
    <w:rsid w:val="001928BF"/>
    <w:rsid w:val="00192D42"/>
    <w:rsid w:val="00193C11"/>
    <w:rsid w:val="00197A6A"/>
    <w:rsid w:val="001A1724"/>
    <w:rsid w:val="001A17BC"/>
    <w:rsid w:val="001A4125"/>
    <w:rsid w:val="001A4C6B"/>
    <w:rsid w:val="001A70BF"/>
    <w:rsid w:val="001A767E"/>
    <w:rsid w:val="001B13F5"/>
    <w:rsid w:val="001B1558"/>
    <w:rsid w:val="001B1F02"/>
    <w:rsid w:val="001B239C"/>
    <w:rsid w:val="001B41E8"/>
    <w:rsid w:val="001B5B19"/>
    <w:rsid w:val="001B7338"/>
    <w:rsid w:val="001B754B"/>
    <w:rsid w:val="001C1619"/>
    <w:rsid w:val="001C4EDD"/>
    <w:rsid w:val="001C56BF"/>
    <w:rsid w:val="001C5D35"/>
    <w:rsid w:val="001D46CD"/>
    <w:rsid w:val="001D6685"/>
    <w:rsid w:val="001E0FF9"/>
    <w:rsid w:val="001E4D13"/>
    <w:rsid w:val="001E509A"/>
    <w:rsid w:val="001F524F"/>
    <w:rsid w:val="001F6D60"/>
    <w:rsid w:val="0020533E"/>
    <w:rsid w:val="002063F2"/>
    <w:rsid w:val="0021106F"/>
    <w:rsid w:val="0021117A"/>
    <w:rsid w:val="00211E3A"/>
    <w:rsid w:val="00213268"/>
    <w:rsid w:val="002212B1"/>
    <w:rsid w:val="00225FA9"/>
    <w:rsid w:val="0022647C"/>
    <w:rsid w:val="00235687"/>
    <w:rsid w:val="00236619"/>
    <w:rsid w:val="00237066"/>
    <w:rsid w:val="0023722B"/>
    <w:rsid w:val="0024167A"/>
    <w:rsid w:val="002421EE"/>
    <w:rsid w:val="002434FC"/>
    <w:rsid w:val="002451E1"/>
    <w:rsid w:val="00246658"/>
    <w:rsid w:val="00251DAB"/>
    <w:rsid w:val="00252D57"/>
    <w:rsid w:val="0025379A"/>
    <w:rsid w:val="002539C8"/>
    <w:rsid w:val="00257B3E"/>
    <w:rsid w:val="00261C8F"/>
    <w:rsid w:val="00264E26"/>
    <w:rsid w:val="002658CB"/>
    <w:rsid w:val="00271284"/>
    <w:rsid w:val="0027359B"/>
    <w:rsid w:val="00276383"/>
    <w:rsid w:val="00276F3B"/>
    <w:rsid w:val="0027776B"/>
    <w:rsid w:val="00280791"/>
    <w:rsid w:val="00280CE1"/>
    <w:rsid w:val="0028190D"/>
    <w:rsid w:val="00281B9D"/>
    <w:rsid w:val="0028229A"/>
    <w:rsid w:val="00283F0D"/>
    <w:rsid w:val="0028656C"/>
    <w:rsid w:val="002865BB"/>
    <w:rsid w:val="00291891"/>
    <w:rsid w:val="00293B51"/>
    <w:rsid w:val="002944E5"/>
    <w:rsid w:val="00294CB1"/>
    <w:rsid w:val="00294D59"/>
    <w:rsid w:val="002A04F0"/>
    <w:rsid w:val="002A21EB"/>
    <w:rsid w:val="002A238E"/>
    <w:rsid w:val="002A24BE"/>
    <w:rsid w:val="002A4CD8"/>
    <w:rsid w:val="002A7C4E"/>
    <w:rsid w:val="002B1C68"/>
    <w:rsid w:val="002B2D40"/>
    <w:rsid w:val="002B4904"/>
    <w:rsid w:val="002B615B"/>
    <w:rsid w:val="002C0276"/>
    <w:rsid w:val="002C45D5"/>
    <w:rsid w:val="002C68F5"/>
    <w:rsid w:val="002E3672"/>
    <w:rsid w:val="002E4F1D"/>
    <w:rsid w:val="002E52E5"/>
    <w:rsid w:val="002E5B11"/>
    <w:rsid w:val="002E5B12"/>
    <w:rsid w:val="002E7138"/>
    <w:rsid w:val="002F0618"/>
    <w:rsid w:val="002F0A34"/>
    <w:rsid w:val="002F2344"/>
    <w:rsid w:val="002F38D3"/>
    <w:rsid w:val="002F3FD9"/>
    <w:rsid w:val="002F64FD"/>
    <w:rsid w:val="00300FA2"/>
    <w:rsid w:val="003010E9"/>
    <w:rsid w:val="00301E16"/>
    <w:rsid w:val="0030226A"/>
    <w:rsid w:val="00303457"/>
    <w:rsid w:val="00303DE7"/>
    <w:rsid w:val="003066A4"/>
    <w:rsid w:val="0031004B"/>
    <w:rsid w:val="00310FC1"/>
    <w:rsid w:val="00311094"/>
    <w:rsid w:val="00316508"/>
    <w:rsid w:val="00316D12"/>
    <w:rsid w:val="00317086"/>
    <w:rsid w:val="003208BC"/>
    <w:rsid w:val="00322375"/>
    <w:rsid w:val="00325ED1"/>
    <w:rsid w:val="00327187"/>
    <w:rsid w:val="003308E5"/>
    <w:rsid w:val="00330D62"/>
    <w:rsid w:val="00332BD1"/>
    <w:rsid w:val="00334D67"/>
    <w:rsid w:val="00342659"/>
    <w:rsid w:val="00342ABA"/>
    <w:rsid w:val="00342E47"/>
    <w:rsid w:val="00343A2C"/>
    <w:rsid w:val="00345DE9"/>
    <w:rsid w:val="0034709E"/>
    <w:rsid w:val="00351BA7"/>
    <w:rsid w:val="0035248B"/>
    <w:rsid w:val="00352869"/>
    <w:rsid w:val="0035528E"/>
    <w:rsid w:val="0036000E"/>
    <w:rsid w:val="00360104"/>
    <w:rsid w:val="00361B03"/>
    <w:rsid w:val="00362737"/>
    <w:rsid w:val="0037466E"/>
    <w:rsid w:val="00374A4D"/>
    <w:rsid w:val="00377002"/>
    <w:rsid w:val="00380B4A"/>
    <w:rsid w:val="00381E52"/>
    <w:rsid w:val="0038263D"/>
    <w:rsid w:val="00382B3C"/>
    <w:rsid w:val="00384EDF"/>
    <w:rsid w:val="00390371"/>
    <w:rsid w:val="003907BA"/>
    <w:rsid w:val="003926CE"/>
    <w:rsid w:val="003948EC"/>
    <w:rsid w:val="00397D5E"/>
    <w:rsid w:val="003A0D91"/>
    <w:rsid w:val="003A5741"/>
    <w:rsid w:val="003A659F"/>
    <w:rsid w:val="003A7AEC"/>
    <w:rsid w:val="003B28C7"/>
    <w:rsid w:val="003B43D7"/>
    <w:rsid w:val="003B5854"/>
    <w:rsid w:val="003C009C"/>
    <w:rsid w:val="003C09E7"/>
    <w:rsid w:val="003C3CC8"/>
    <w:rsid w:val="003C49CC"/>
    <w:rsid w:val="003C7ACF"/>
    <w:rsid w:val="003D03CB"/>
    <w:rsid w:val="003D0D41"/>
    <w:rsid w:val="003D34E6"/>
    <w:rsid w:val="003D759E"/>
    <w:rsid w:val="003E3395"/>
    <w:rsid w:val="003E3874"/>
    <w:rsid w:val="003E4EDC"/>
    <w:rsid w:val="003E6A88"/>
    <w:rsid w:val="003F1CB8"/>
    <w:rsid w:val="00400C65"/>
    <w:rsid w:val="00400E30"/>
    <w:rsid w:val="004030FB"/>
    <w:rsid w:val="00403C9A"/>
    <w:rsid w:val="0041273B"/>
    <w:rsid w:val="00420E49"/>
    <w:rsid w:val="00422C22"/>
    <w:rsid w:val="00424CF7"/>
    <w:rsid w:val="004259CC"/>
    <w:rsid w:val="00425C32"/>
    <w:rsid w:val="00434D41"/>
    <w:rsid w:val="00436E68"/>
    <w:rsid w:val="00447F7F"/>
    <w:rsid w:val="00452D47"/>
    <w:rsid w:val="0045488B"/>
    <w:rsid w:val="00464882"/>
    <w:rsid w:val="00465750"/>
    <w:rsid w:val="0046618C"/>
    <w:rsid w:val="00470E51"/>
    <w:rsid w:val="00473464"/>
    <w:rsid w:val="00475EB1"/>
    <w:rsid w:val="00476F4F"/>
    <w:rsid w:val="0047707B"/>
    <w:rsid w:val="00477431"/>
    <w:rsid w:val="0048032E"/>
    <w:rsid w:val="00481540"/>
    <w:rsid w:val="00481D0C"/>
    <w:rsid w:val="00485EB3"/>
    <w:rsid w:val="004860E2"/>
    <w:rsid w:val="0048681B"/>
    <w:rsid w:val="00487128"/>
    <w:rsid w:val="00487969"/>
    <w:rsid w:val="00487BCD"/>
    <w:rsid w:val="004905B4"/>
    <w:rsid w:val="00491F65"/>
    <w:rsid w:val="00495134"/>
    <w:rsid w:val="004956F7"/>
    <w:rsid w:val="00496F4B"/>
    <w:rsid w:val="004A00F7"/>
    <w:rsid w:val="004A4C95"/>
    <w:rsid w:val="004A5611"/>
    <w:rsid w:val="004B59D6"/>
    <w:rsid w:val="004C0A42"/>
    <w:rsid w:val="004C7E02"/>
    <w:rsid w:val="004C7FF1"/>
    <w:rsid w:val="004D0B22"/>
    <w:rsid w:val="004D16A1"/>
    <w:rsid w:val="004D1F63"/>
    <w:rsid w:val="004D30F3"/>
    <w:rsid w:val="004D3C71"/>
    <w:rsid w:val="004D3CF8"/>
    <w:rsid w:val="004D7CFB"/>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161EF"/>
    <w:rsid w:val="00520E68"/>
    <w:rsid w:val="00521741"/>
    <w:rsid w:val="00522C2F"/>
    <w:rsid w:val="00523D2F"/>
    <w:rsid w:val="00524E0F"/>
    <w:rsid w:val="0052609E"/>
    <w:rsid w:val="00534E37"/>
    <w:rsid w:val="00536532"/>
    <w:rsid w:val="00536D43"/>
    <w:rsid w:val="00541545"/>
    <w:rsid w:val="005422EF"/>
    <w:rsid w:val="0054672D"/>
    <w:rsid w:val="005511E2"/>
    <w:rsid w:val="005541BC"/>
    <w:rsid w:val="00556939"/>
    <w:rsid w:val="00557E82"/>
    <w:rsid w:val="005626AF"/>
    <w:rsid w:val="00563577"/>
    <w:rsid w:val="00563E9A"/>
    <w:rsid w:val="00563EF1"/>
    <w:rsid w:val="005647EB"/>
    <w:rsid w:val="00565D85"/>
    <w:rsid w:val="0056602D"/>
    <w:rsid w:val="00567321"/>
    <w:rsid w:val="005764AD"/>
    <w:rsid w:val="005810DB"/>
    <w:rsid w:val="00584E7E"/>
    <w:rsid w:val="00591CA4"/>
    <w:rsid w:val="00595769"/>
    <w:rsid w:val="005965F3"/>
    <w:rsid w:val="005A12AA"/>
    <w:rsid w:val="005A5954"/>
    <w:rsid w:val="005B00BB"/>
    <w:rsid w:val="005B0719"/>
    <w:rsid w:val="005B0CDD"/>
    <w:rsid w:val="005B16FF"/>
    <w:rsid w:val="005B239E"/>
    <w:rsid w:val="005B402F"/>
    <w:rsid w:val="005C094A"/>
    <w:rsid w:val="005C1DED"/>
    <w:rsid w:val="005C5079"/>
    <w:rsid w:val="005C6C89"/>
    <w:rsid w:val="005C6CC5"/>
    <w:rsid w:val="005C6F57"/>
    <w:rsid w:val="005D466E"/>
    <w:rsid w:val="005D4695"/>
    <w:rsid w:val="005E03FD"/>
    <w:rsid w:val="005E1666"/>
    <w:rsid w:val="005E367D"/>
    <w:rsid w:val="005E566E"/>
    <w:rsid w:val="005E748B"/>
    <w:rsid w:val="005F1D83"/>
    <w:rsid w:val="005F20B7"/>
    <w:rsid w:val="005F2766"/>
    <w:rsid w:val="005F5828"/>
    <w:rsid w:val="005F58DB"/>
    <w:rsid w:val="005F5E3D"/>
    <w:rsid w:val="00602FA3"/>
    <w:rsid w:val="006034DC"/>
    <w:rsid w:val="006045B1"/>
    <w:rsid w:val="006048EC"/>
    <w:rsid w:val="00610521"/>
    <w:rsid w:val="0061137B"/>
    <w:rsid w:val="00613D81"/>
    <w:rsid w:val="00620F6C"/>
    <w:rsid w:val="00622CBE"/>
    <w:rsid w:val="0062391B"/>
    <w:rsid w:val="006242C8"/>
    <w:rsid w:val="00632CCE"/>
    <w:rsid w:val="00637CE3"/>
    <w:rsid w:val="006404F7"/>
    <w:rsid w:val="00640866"/>
    <w:rsid w:val="0064158C"/>
    <w:rsid w:val="00644A14"/>
    <w:rsid w:val="00646D19"/>
    <w:rsid w:val="00647607"/>
    <w:rsid w:val="00650A03"/>
    <w:rsid w:val="00654017"/>
    <w:rsid w:val="00655073"/>
    <w:rsid w:val="00655281"/>
    <w:rsid w:val="0065672C"/>
    <w:rsid w:val="006568C5"/>
    <w:rsid w:val="00657241"/>
    <w:rsid w:val="00661D9D"/>
    <w:rsid w:val="0066273C"/>
    <w:rsid w:val="006673E6"/>
    <w:rsid w:val="00667DB8"/>
    <w:rsid w:val="00670133"/>
    <w:rsid w:val="006731B4"/>
    <w:rsid w:val="00676097"/>
    <w:rsid w:val="00676892"/>
    <w:rsid w:val="00683025"/>
    <w:rsid w:val="006843F9"/>
    <w:rsid w:val="00685B19"/>
    <w:rsid w:val="00691794"/>
    <w:rsid w:val="00692081"/>
    <w:rsid w:val="00692110"/>
    <w:rsid w:val="00693147"/>
    <w:rsid w:val="00695914"/>
    <w:rsid w:val="006A19E0"/>
    <w:rsid w:val="006A4380"/>
    <w:rsid w:val="006A75D3"/>
    <w:rsid w:val="006B0230"/>
    <w:rsid w:val="006B1826"/>
    <w:rsid w:val="006B23F3"/>
    <w:rsid w:val="006B3207"/>
    <w:rsid w:val="006B4E9E"/>
    <w:rsid w:val="006C4145"/>
    <w:rsid w:val="006C48D7"/>
    <w:rsid w:val="006C7375"/>
    <w:rsid w:val="006C7622"/>
    <w:rsid w:val="006C76BD"/>
    <w:rsid w:val="006D3EBB"/>
    <w:rsid w:val="006D442D"/>
    <w:rsid w:val="006D549E"/>
    <w:rsid w:val="006D59BA"/>
    <w:rsid w:val="006D700D"/>
    <w:rsid w:val="006E1190"/>
    <w:rsid w:val="006E34AA"/>
    <w:rsid w:val="006E558C"/>
    <w:rsid w:val="006F08CD"/>
    <w:rsid w:val="006F1865"/>
    <w:rsid w:val="006F3237"/>
    <w:rsid w:val="006F3653"/>
    <w:rsid w:val="006F3781"/>
    <w:rsid w:val="006F4891"/>
    <w:rsid w:val="006F4E55"/>
    <w:rsid w:val="006F5956"/>
    <w:rsid w:val="006F603C"/>
    <w:rsid w:val="00702CE1"/>
    <w:rsid w:val="00707919"/>
    <w:rsid w:val="00707E17"/>
    <w:rsid w:val="0071406C"/>
    <w:rsid w:val="007142F9"/>
    <w:rsid w:val="00715013"/>
    <w:rsid w:val="007161AF"/>
    <w:rsid w:val="00717D4D"/>
    <w:rsid w:val="00717DED"/>
    <w:rsid w:val="00720172"/>
    <w:rsid w:val="00720B50"/>
    <w:rsid w:val="00720B6C"/>
    <w:rsid w:val="00723FAA"/>
    <w:rsid w:val="007244B4"/>
    <w:rsid w:val="007270D3"/>
    <w:rsid w:val="00727C56"/>
    <w:rsid w:val="00731C7F"/>
    <w:rsid w:val="00737639"/>
    <w:rsid w:val="00740E3F"/>
    <w:rsid w:val="00741A7B"/>
    <w:rsid w:val="00742AA4"/>
    <w:rsid w:val="00742F15"/>
    <w:rsid w:val="00743BF3"/>
    <w:rsid w:val="00744A0D"/>
    <w:rsid w:val="0074545E"/>
    <w:rsid w:val="007458C6"/>
    <w:rsid w:val="00746B8D"/>
    <w:rsid w:val="007474B2"/>
    <w:rsid w:val="00751642"/>
    <w:rsid w:val="00751F56"/>
    <w:rsid w:val="007533BC"/>
    <w:rsid w:val="00756B46"/>
    <w:rsid w:val="0076119E"/>
    <w:rsid w:val="00761689"/>
    <w:rsid w:val="007636A6"/>
    <w:rsid w:val="00767D35"/>
    <w:rsid w:val="0077029E"/>
    <w:rsid w:val="00773A8E"/>
    <w:rsid w:val="00776F63"/>
    <w:rsid w:val="007774D8"/>
    <w:rsid w:val="00780711"/>
    <w:rsid w:val="00781719"/>
    <w:rsid w:val="00784592"/>
    <w:rsid w:val="00784CAF"/>
    <w:rsid w:val="00785A91"/>
    <w:rsid w:val="00787C7D"/>
    <w:rsid w:val="00790731"/>
    <w:rsid w:val="00792B25"/>
    <w:rsid w:val="007976CC"/>
    <w:rsid w:val="007A15CF"/>
    <w:rsid w:val="007A44E5"/>
    <w:rsid w:val="007A5444"/>
    <w:rsid w:val="007B3EA3"/>
    <w:rsid w:val="007B4C35"/>
    <w:rsid w:val="007B584B"/>
    <w:rsid w:val="007B6AB4"/>
    <w:rsid w:val="007B7926"/>
    <w:rsid w:val="007C5A25"/>
    <w:rsid w:val="007C5CBF"/>
    <w:rsid w:val="007C66BA"/>
    <w:rsid w:val="007C7661"/>
    <w:rsid w:val="007D19A2"/>
    <w:rsid w:val="007D4025"/>
    <w:rsid w:val="007D57A6"/>
    <w:rsid w:val="007D5E2C"/>
    <w:rsid w:val="007D71ED"/>
    <w:rsid w:val="007E41C8"/>
    <w:rsid w:val="007E58C8"/>
    <w:rsid w:val="007F1CB9"/>
    <w:rsid w:val="007F1DAE"/>
    <w:rsid w:val="007F1F9B"/>
    <w:rsid w:val="007F2EDE"/>
    <w:rsid w:val="007F4283"/>
    <w:rsid w:val="007F6B98"/>
    <w:rsid w:val="007F6BE5"/>
    <w:rsid w:val="007F6FB4"/>
    <w:rsid w:val="007F73E1"/>
    <w:rsid w:val="0080325E"/>
    <w:rsid w:val="00805A7A"/>
    <w:rsid w:val="00805ACC"/>
    <w:rsid w:val="00813180"/>
    <w:rsid w:val="0081401E"/>
    <w:rsid w:val="008161B3"/>
    <w:rsid w:val="00820378"/>
    <w:rsid w:val="00820FAB"/>
    <w:rsid w:val="00821C3C"/>
    <w:rsid w:val="0082351E"/>
    <w:rsid w:val="0082601E"/>
    <w:rsid w:val="008274B3"/>
    <w:rsid w:val="00827EBB"/>
    <w:rsid w:val="00830F49"/>
    <w:rsid w:val="008311EC"/>
    <w:rsid w:val="0083125B"/>
    <w:rsid w:val="008329CC"/>
    <w:rsid w:val="0084255F"/>
    <w:rsid w:val="008427C6"/>
    <w:rsid w:val="00847025"/>
    <w:rsid w:val="008472C0"/>
    <w:rsid w:val="0085040F"/>
    <w:rsid w:val="0085255E"/>
    <w:rsid w:val="0085289A"/>
    <w:rsid w:val="00856058"/>
    <w:rsid w:val="008565BF"/>
    <w:rsid w:val="00861846"/>
    <w:rsid w:val="008623BE"/>
    <w:rsid w:val="00864A3B"/>
    <w:rsid w:val="008671F0"/>
    <w:rsid w:val="008704C8"/>
    <w:rsid w:val="00870B1E"/>
    <w:rsid w:val="00870CDD"/>
    <w:rsid w:val="00872A96"/>
    <w:rsid w:val="00872FB8"/>
    <w:rsid w:val="00873E3E"/>
    <w:rsid w:val="008764CB"/>
    <w:rsid w:val="0087687F"/>
    <w:rsid w:val="008772F8"/>
    <w:rsid w:val="008779BE"/>
    <w:rsid w:val="00880D7D"/>
    <w:rsid w:val="008846F8"/>
    <w:rsid w:val="00885AF5"/>
    <w:rsid w:val="00885C23"/>
    <w:rsid w:val="00890F16"/>
    <w:rsid w:val="008938B1"/>
    <w:rsid w:val="00893C59"/>
    <w:rsid w:val="00894110"/>
    <w:rsid w:val="00894F2C"/>
    <w:rsid w:val="0089768F"/>
    <w:rsid w:val="00897802"/>
    <w:rsid w:val="008A0C14"/>
    <w:rsid w:val="008A2DC8"/>
    <w:rsid w:val="008A4AF0"/>
    <w:rsid w:val="008B124E"/>
    <w:rsid w:val="008B1DF4"/>
    <w:rsid w:val="008B2546"/>
    <w:rsid w:val="008B3735"/>
    <w:rsid w:val="008B40D3"/>
    <w:rsid w:val="008B4496"/>
    <w:rsid w:val="008B7653"/>
    <w:rsid w:val="008B7C64"/>
    <w:rsid w:val="008C2418"/>
    <w:rsid w:val="008C2AEB"/>
    <w:rsid w:val="008C37D8"/>
    <w:rsid w:val="008C3987"/>
    <w:rsid w:val="008C4202"/>
    <w:rsid w:val="008C4203"/>
    <w:rsid w:val="008C4640"/>
    <w:rsid w:val="008C7492"/>
    <w:rsid w:val="008D43CC"/>
    <w:rsid w:val="008D5290"/>
    <w:rsid w:val="008E0096"/>
    <w:rsid w:val="008E296C"/>
    <w:rsid w:val="008E2E74"/>
    <w:rsid w:val="008E4A79"/>
    <w:rsid w:val="008E7CF9"/>
    <w:rsid w:val="008F4F79"/>
    <w:rsid w:val="008F5EA0"/>
    <w:rsid w:val="00903372"/>
    <w:rsid w:val="00906B33"/>
    <w:rsid w:val="00910205"/>
    <w:rsid w:val="00916339"/>
    <w:rsid w:val="00920264"/>
    <w:rsid w:val="00921709"/>
    <w:rsid w:val="00922A6B"/>
    <w:rsid w:val="009337D8"/>
    <w:rsid w:val="0094013C"/>
    <w:rsid w:val="0094255C"/>
    <w:rsid w:val="00944343"/>
    <w:rsid w:val="00945EFB"/>
    <w:rsid w:val="009464AB"/>
    <w:rsid w:val="009471AB"/>
    <w:rsid w:val="00950A7F"/>
    <w:rsid w:val="00950B0D"/>
    <w:rsid w:val="00953180"/>
    <w:rsid w:val="0095320D"/>
    <w:rsid w:val="00953633"/>
    <w:rsid w:val="009558A0"/>
    <w:rsid w:val="00955A1D"/>
    <w:rsid w:val="00955BB5"/>
    <w:rsid w:val="00955C9E"/>
    <w:rsid w:val="00961727"/>
    <w:rsid w:val="009638ED"/>
    <w:rsid w:val="00967367"/>
    <w:rsid w:val="00967DA9"/>
    <w:rsid w:val="009707DC"/>
    <w:rsid w:val="0097706F"/>
    <w:rsid w:val="00977B09"/>
    <w:rsid w:val="00980A62"/>
    <w:rsid w:val="00983855"/>
    <w:rsid w:val="00983DCF"/>
    <w:rsid w:val="009864E5"/>
    <w:rsid w:val="0098710A"/>
    <w:rsid w:val="00987683"/>
    <w:rsid w:val="00992E89"/>
    <w:rsid w:val="009A18DF"/>
    <w:rsid w:val="009A3137"/>
    <w:rsid w:val="009A44C7"/>
    <w:rsid w:val="009A5B0E"/>
    <w:rsid w:val="009A67B1"/>
    <w:rsid w:val="009B00E9"/>
    <w:rsid w:val="009B01D0"/>
    <w:rsid w:val="009B1EBF"/>
    <w:rsid w:val="009B1EF2"/>
    <w:rsid w:val="009B3D78"/>
    <w:rsid w:val="009B542C"/>
    <w:rsid w:val="009B58B6"/>
    <w:rsid w:val="009C1059"/>
    <w:rsid w:val="009C1186"/>
    <w:rsid w:val="009C2EAC"/>
    <w:rsid w:val="009C4C11"/>
    <w:rsid w:val="009C5915"/>
    <w:rsid w:val="009C6812"/>
    <w:rsid w:val="009C78E0"/>
    <w:rsid w:val="009D06DA"/>
    <w:rsid w:val="009D155E"/>
    <w:rsid w:val="009D35F3"/>
    <w:rsid w:val="009D58EC"/>
    <w:rsid w:val="009E1990"/>
    <w:rsid w:val="009E4C71"/>
    <w:rsid w:val="009E5E99"/>
    <w:rsid w:val="009E6F4B"/>
    <w:rsid w:val="009E7591"/>
    <w:rsid w:val="009E7AC6"/>
    <w:rsid w:val="009F0756"/>
    <w:rsid w:val="009F3635"/>
    <w:rsid w:val="009F6D8F"/>
    <w:rsid w:val="00A02F74"/>
    <w:rsid w:val="00A031D2"/>
    <w:rsid w:val="00A05B97"/>
    <w:rsid w:val="00A074CF"/>
    <w:rsid w:val="00A0769C"/>
    <w:rsid w:val="00A077A7"/>
    <w:rsid w:val="00A07BCB"/>
    <w:rsid w:val="00A17C94"/>
    <w:rsid w:val="00A213DE"/>
    <w:rsid w:val="00A2555F"/>
    <w:rsid w:val="00A3058E"/>
    <w:rsid w:val="00A30671"/>
    <w:rsid w:val="00A332BB"/>
    <w:rsid w:val="00A33B23"/>
    <w:rsid w:val="00A36113"/>
    <w:rsid w:val="00A36A17"/>
    <w:rsid w:val="00A40302"/>
    <w:rsid w:val="00A40580"/>
    <w:rsid w:val="00A41AA1"/>
    <w:rsid w:val="00A41DF2"/>
    <w:rsid w:val="00A42611"/>
    <w:rsid w:val="00A516C2"/>
    <w:rsid w:val="00A51F82"/>
    <w:rsid w:val="00A525CB"/>
    <w:rsid w:val="00A56787"/>
    <w:rsid w:val="00A643E1"/>
    <w:rsid w:val="00A6565B"/>
    <w:rsid w:val="00A70EB8"/>
    <w:rsid w:val="00A70EC5"/>
    <w:rsid w:val="00A71891"/>
    <w:rsid w:val="00A7248C"/>
    <w:rsid w:val="00A76F85"/>
    <w:rsid w:val="00A771BB"/>
    <w:rsid w:val="00A82E79"/>
    <w:rsid w:val="00A83235"/>
    <w:rsid w:val="00A84874"/>
    <w:rsid w:val="00A90A3E"/>
    <w:rsid w:val="00A91F1D"/>
    <w:rsid w:val="00A92D40"/>
    <w:rsid w:val="00A92DD6"/>
    <w:rsid w:val="00A93185"/>
    <w:rsid w:val="00A93204"/>
    <w:rsid w:val="00A94B12"/>
    <w:rsid w:val="00AA0588"/>
    <w:rsid w:val="00AA0989"/>
    <w:rsid w:val="00AA79B4"/>
    <w:rsid w:val="00AB1186"/>
    <w:rsid w:val="00AB2CC6"/>
    <w:rsid w:val="00AB354A"/>
    <w:rsid w:val="00AB4350"/>
    <w:rsid w:val="00AB4BAE"/>
    <w:rsid w:val="00AB528F"/>
    <w:rsid w:val="00AB5FD9"/>
    <w:rsid w:val="00AB64E6"/>
    <w:rsid w:val="00AB74CC"/>
    <w:rsid w:val="00AB7DA6"/>
    <w:rsid w:val="00AC3783"/>
    <w:rsid w:val="00AC4831"/>
    <w:rsid w:val="00AC768B"/>
    <w:rsid w:val="00AC7F1F"/>
    <w:rsid w:val="00AD1C08"/>
    <w:rsid w:val="00AD2843"/>
    <w:rsid w:val="00AD4EA1"/>
    <w:rsid w:val="00AD7A2B"/>
    <w:rsid w:val="00AE1082"/>
    <w:rsid w:val="00AE255D"/>
    <w:rsid w:val="00AE2B41"/>
    <w:rsid w:val="00AE4611"/>
    <w:rsid w:val="00AF040D"/>
    <w:rsid w:val="00AF2CFE"/>
    <w:rsid w:val="00AF5A54"/>
    <w:rsid w:val="00B002EF"/>
    <w:rsid w:val="00B04667"/>
    <w:rsid w:val="00B049BD"/>
    <w:rsid w:val="00B05044"/>
    <w:rsid w:val="00B05A0B"/>
    <w:rsid w:val="00B065E2"/>
    <w:rsid w:val="00B0741A"/>
    <w:rsid w:val="00B14CF5"/>
    <w:rsid w:val="00B15AFD"/>
    <w:rsid w:val="00B173FF"/>
    <w:rsid w:val="00B17BAE"/>
    <w:rsid w:val="00B2015C"/>
    <w:rsid w:val="00B21089"/>
    <w:rsid w:val="00B2627E"/>
    <w:rsid w:val="00B26CF8"/>
    <w:rsid w:val="00B27E70"/>
    <w:rsid w:val="00B3192D"/>
    <w:rsid w:val="00B33EE0"/>
    <w:rsid w:val="00B34972"/>
    <w:rsid w:val="00B34ABF"/>
    <w:rsid w:val="00B352E5"/>
    <w:rsid w:val="00B4395F"/>
    <w:rsid w:val="00B44F36"/>
    <w:rsid w:val="00B50105"/>
    <w:rsid w:val="00B52192"/>
    <w:rsid w:val="00B5328D"/>
    <w:rsid w:val="00B54C37"/>
    <w:rsid w:val="00B56B0A"/>
    <w:rsid w:val="00B5776F"/>
    <w:rsid w:val="00B6313A"/>
    <w:rsid w:val="00B67A5F"/>
    <w:rsid w:val="00B711A0"/>
    <w:rsid w:val="00B71C8C"/>
    <w:rsid w:val="00B720BB"/>
    <w:rsid w:val="00B73D78"/>
    <w:rsid w:val="00B740FC"/>
    <w:rsid w:val="00B75CF8"/>
    <w:rsid w:val="00B76861"/>
    <w:rsid w:val="00B7749C"/>
    <w:rsid w:val="00B9063D"/>
    <w:rsid w:val="00B909D9"/>
    <w:rsid w:val="00B91540"/>
    <w:rsid w:val="00B9225F"/>
    <w:rsid w:val="00BA1B5C"/>
    <w:rsid w:val="00BB0DE7"/>
    <w:rsid w:val="00BB46E4"/>
    <w:rsid w:val="00BB7187"/>
    <w:rsid w:val="00BC0E18"/>
    <w:rsid w:val="00BC3358"/>
    <w:rsid w:val="00BC424B"/>
    <w:rsid w:val="00BC4905"/>
    <w:rsid w:val="00BE5B4F"/>
    <w:rsid w:val="00BF28AB"/>
    <w:rsid w:val="00C00129"/>
    <w:rsid w:val="00C041DC"/>
    <w:rsid w:val="00C059C6"/>
    <w:rsid w:val="00C07C42"/>
    <w:rsid w:val="00C10610"/>
    <w:rsid w:val="00C10B6A"/>
    <w:rsid w:val="00C10FCF"/>
    <w:rsid w:val="00C13CBF"/>
    <w:rsid w:val="00C1568E"/>
    <w:rsid w:val="00C1603C"/>
    <w:rsid w:val="00C173F9"/>
    <w:rsid w:val="00C205B3"/>
    <w:rsid w:val="00C20D91"/>
    <w:rsid w:val="00C21386"/>
    <w:rsid w:val="00C215B7"/>
    <w:rsid w:val="00C21CB6"/>
    <w:rsid w:val="00C26085"/>
    <w:rsid w:val="00C26721"/>
    <w:rsid w:val="00C26D34"/>
    <w:rsid w:val="00C26E03"/>
    <w:rsid w:val="00C33679"/>
    <w:rsid w:val="00C337C5"/>
    <w:rsid w:val="00C33F54"/>
    <w:rsid w:val="00C36103"/>
    <w:rsid w:val="00C40C4D"/>
    <w:rsid w:val="00C4197E"/>
    <w:rsid w:val="00C42B89"/>
    <w:rsid w:val="00C42C49"/>
    <w:rsid w:val="00C46E90"/>
    <w:rsid w:val="00C478AB"/>
    <w:rsid w:val="00C530BA"/>
    <w:rsid w:val="00C60797"/>
    <w:rsid w:val="00C62230"/>
    <w:rsid w:val="00C63067"/>
    <w:rsid w:val="00C63B9D"/>
    <w:rsid w:val="00C66D13"/>
    <w:rsid w:val="00C677E6"/>
    <w:rsid w:val="00C750A9"/>
    <w:rsid w:val="00C75634"/>
    <w:rsid w:val="00C82284"/>
    <w:rsid w:val="00C82B01"/>
    <w:rsid w:val="00C82DA0"/>
    <w:rsid w:val="00C8337C"/>
    <w:rsid w:val="00C839FB"/>
    <w:rsid w:val="00C87CDA"/>
    <w:rsid w:val="00C9120F"/>
    <w:rsid w:val="00C93727"/>
    <w:rsid w:val="00C944BE"/>
    <w:rsid w:val="00C97FC1"/>
    <w:rsid w:val="00CA016B"/>
    <w:rsid w:val="00CA1F9C"/>
    <w:rsid w:val="00CA495D"/>
    <w:rsid w:val="00CA7FE4"/>
    <w:rsid w:val="00CB1CC4"/>
    <w:rsid w:val="00CB2247"/>
    <w:rsid w:val="00CB2C68"/>
    <w:rsid w:val="00CB321C"/>
    <w:rsid w:val="00CB4BC3"/>
    <w:rsid w:val="00CB4D2C"/>
    <w:rsid w:val="00CB5917"/>
    <w:rsid w:val="00CB59B9"/>
    <w:rsid w:val="00CB7D51"/>
    <w:rsid w:val="00CC1FB5"/>
    <w:rsid w:val="00CC20EB"/>
    <w:rsid w:val="00CC281F"/>
    <w:rsid w:val="00CC4014"/>
    <w:rsid w:val="00CC784E"/>
    <w:rsid w:val="00CE20F9"/>
    <w:rsid w:val="00CE5201"/>
    <w:rsid w:val="00CE6724"/>
    <w:rsid w:val="00CE7959"/>
    <w:rsid w:val="00CF2744"/>
    <w:rsid w:val="00CF4C71"/>
    <w:rsid w:val="00CF6076"/>
    <w:rsid w:val="00CF78BE"/>
    <w:rsid w:val="00D00DE4"/>
    <w:rsid w:val="00D0305A"/>
    <w:rsid w:val="00D043AB"/>
    <w:rsid w:val="00D050A5"/>
    <w:rsid w:val="00D16497"/>
    <w:rsid w:val="00D174EA"/>
    <w:rsid w:val="00D2368D"/>
    <w:rsid w:val="00D256F5"/>
    <w:rsid w:val="00D25821"/>
    <w:rsid w:val="00D31AB8"/>
    <w:rsid w:val="00D3620F"/>
    <w:rsid w:val="00D40F60"/>
    <w:rsid w:val="00D41467"/>
    <w:rsid w:val="00D42CE4"/>
    <w:rsid w:val="00D43043"/>
    <w:rsid w:val="00D52428"/>
    <w:rsid w:val="00D52C8B"/>
    <w:rsid w:val="00D53AFC"/>
    <w:rsid w:val="00D60D5B"/>
    <w:rsid w:val="00D668AF"/>
    <w:rsid w:val="00D67966"/>
    <w:rsid w:val="00D70926"/>
    <w:rsid w:val="00D71118"/>
    <w:rsid w:val="00D727E2"/>
    <w:rsid w:val="00D74B7B"/>
    <w:rsid w:val="00D7573E"/>
    <w:rsid w:val="00D800DF"/>
    <w:rsid w:val="00D82E18"/>
    <w:rsid w:val="00D85A0B"/>
    <w:rsid w:val="00D86CF8"/>
    <w:rsid w:val="00D87D30"/>
    <w:rsid w:val="00D91B3C"/>
    <w:rsid w:val="00D9376B"/>
    <w:rsid w:val="00D940C2"/>
    <w:rsid w:val="00D9440E"/>
    <w:rsid w:val="00D9559B"/>
    <w:rsid w:val="00D95C48"/>
    <w:rsid w:val="00DA1C1C"/>
    <w:rsid w:val="00DB387B"/>
    <w:rsid w:val="00DB4533"/>
    <w:rsid w:val="00DB4B23"/>
    <w:rsid w:val="00DB7D66"/>
    <w:rsid w:val="00DC0418"/>
    <w:rsid w:val="00DC0670"/>
    <w:rsid w:val="00DC1012"/>
    <w:rsid w:val="00DC102E"/>
    <w:rsid w:val="00DC3DCD"/>
    <w:rsid w:val="00DD047C"/>
    <w:rsid w:val="00DD1998"/>
    <w:rsid w:val="00DD44EB"/>
    <w:rsid w:val="00DD4B6B"/>
    <w:rsid w:val="00DE29B7"/>
    <w:rsid w:val="00DE4E82"/>
    <w:rsid w:val="00DE6A30"/>
    <w:rsid w:val="00DE7E69"/>
    <w:rsid w:val="00DF5403"/>
    <w:rsid w:val="00DF631F"/>
    <w:rsid w:val="00DF6B44"/>
    <w:rsid w:val="00DF70D9"/>
    <w:rsid w:val="00DF7566"/>
    <w:rsid w:val="00E01DD4"/>
    <w:rsid w:val="00E031E4"/>
    <w:rsid w:val="00E06059"/>
    <w:rsid w:val="00E10CD3"/>
    <w:rsid w:val="00E12773"/>
    <w:rsid w:val="00E1432A"/>
    <w:rsid w:val="00E158A8"/>
    <w:rsid w:val="00E206C5"/>
    <w:rsid w:val="00E225CB"/>
    <w:rsid w:val="00E22D1B"/>
    <w:rsid w:val="00E2315E"/>
    <w:rsid w:val="00E2521E"/>
    <w:rsid w:val="00E2528E"/>
    <w:rsid w:val="00E2613A"/>
    <w:rsid w:val="00E307AB"/>
    <w:rsid w:val="00E405DD"/>
    <w:rsid w:val="00E42513"/>
    <w:rsid w:val="00E42F1E"/>
    <w:rsid w:val="00E46DFF"/>
    <w:rsid w:val="00E471C7"/>
    <w:rsid w:val="00E51001"/>
    <w:rsid w:val="00E522CA"/>
    <w:rsid w:val="00E5242B"/>
    <w:rsid w:val="00E536B8"/>
    <w:rsid w:val="00E543F3"/>
    <w:rsid w:val="00E5597C"/>
    <w:rsid w:val="00E56513"/>
    <w:rsid w:val="00E62CA7"/>
    <w:rsid w:val="00E64B84"/>
    <w:rsid w:val="00E65302"/>
    <w:rsid w:val="00E663F7"/>
    <w:rsid w:val="00E6652C"/>
    <w:rsid w:val="00E70C9F"/>
    <w:rsid w:val="00E71CE9"/>
    <w:rsid w:val="00E729BE"/>
    <w:rsid w:val="00E729F8"/>
    <w:rsid w:val="00E74350"/>
    <w:rsid w:val="00E76003"/>
    <w:rsid w:val="00E76413"/>
    <w:rsid w:val="00E80122"/>
    <w:rsid w:val="00E82F47"/>
    <w:rsid w:val="00E86B6F"/>
    <w:rsid w:val="00E87D18"/>
    <w:rsid w:val="00E93B6F"/>
    <w:rsid w:val="00E95201"/>
    <w:rsid w:val="00E96B98"/>
    <w:rsid w:val="00EA0406"/>
    <w:rsid w:val="00EA0B92"/>
    <w:rsid w:val="00EA598A"/>
    <w:rsid w:val="00EA693C"/>
    <w:rsid w:val="00EB177E"/>
    <w:rsid w:val="00EB3879"/>
    <w:rsid w:val="00EB68A7"/>
    <w:rsid w:val="00EB7E04"/>
    <w:rsid w:val="00EC4284"/>
    <w:rsid w:val="00EC6DAC"/>
    <w:rsid w:val="00EC7EBF"/>
    <w:rsid w:val="00ED010B"/>
    <w:rsid w:val="00ED27AA"/>
    <w:rsid w:val="00ED2A4D"/>
    <w:rsid w:val="00ED47F1"/>
    <w:rsid w:val="00ED720B"/>
    <w:rsid w:val="00ED7922"/>
    <w:rsid w:val="00EE2C2B"/>
    <w:rsid w:val="00EE3828"/>
    <w:rsid w:val="00EE64B6"/>
    <w:rsid w:val="00EF0538"/>
    <w:rsid w:val="00EF0A6E"/>
    <w:rsid w:val="00EF206D"/>
    <w:rsid w:val="00EF7047"/>
    <w:rsid w:val="00EF7CB7"/>
    <w:rsid w:val="00EF7ED6"/>
    <w:rsid w:val="00F032C9"/>
    <w:rsid w:val="00F043E9"/>
    <w:rsid w:val="00F06E3A"/>
    <w:rsid w:val="00F105A2"/>
    <w:rsid w:val="00F106AF"/>
    <w:rsid w:val="00F10904"/>
    <w:rsid w:val="00F10DAF"/>
    <w:rsid w:val="00F11073"/>
    <w:rsid w:val="00F15803"/>
    <w:rsid w:val="00F15F97"/>
    <w:rsid w:val="00F1632A"/>
    <w:rsid w:val="00F16DED"/>
    <w:rsid w:val="00F177CA"/>
    <w:rsid w:val="00F20307"/>
    <w:rsid w:val="00F31B5C"/>
    <w:rsid w:val="00F32ACE"/>
    <w:rsid w:val="00F33008"/>
    <w:rsid w:val="00F35C3E"/>
    <w:rsid w:val="00F41D17"/>
    <w:rsid w:val="00F429A7"/>
    <w:rsid w:val="00F43743"/>
    <w:rsid w:val="00F43B01"/>
    <w:rsid w:val="00F46820"/>
    <w:rsid w:val="00F47591"/>
    <w:rsid w:val="00F47C6D"/>
    <w:rsid w:val="00F5300F"/>
    <w:rsid w:val="00F5379C"/>
    <w:rsid w:val="00F572E8"/>
    <w:rsid w:val="00F579BF"/>
    <w:rsid w:val="00F631E1"/>
    <w:rsid w:val="00F635A2"/>
    <w:rsid w:val="00F64E2A"/>
    <w:rsid w:val="00F65775"/>
    <w:rsid w:val="00F66B9D"/>
    <w:rsid w:val="00F678C1"/>
    <w:rsid w:val="00F707A2"/>
    <w:rsid w:val="00F70D8D"/>
    <w:rsid w:val="00F71419"/>
    <w:rsid w:val="00F76D6F"/>
    <w:rsid w:val="00F770A3"/>
    <w:rsid w:val="00F81A17"/>
    <w:rsid w:val="00F83721"/>
    <w:rsid w:val="00F846F3"/>
    <w:rsid w:val="00F84853"/>
    <w:rsid w:val="00F87870"/>
    <w:rsid w:val="00F91902"/>
    <w:rsid w:val="00F92322"/>
    <w:rsid w:val="00F961D5"/>
    <w:rsid w:val="00FA1F41"/>
    <w:rsid w:val="00FA3B33"/>
    <w:rsid w:val="00FA4928"/>
    <w:rsid w:val="00FA61D7"/>
    <w:rsid w:val="00FA7F11"/>
    <w:rsid w:val="00FB490A"/>
    <w:rsid w:val="00FB4D3C"/>
    <w:rsid w:val="00FB59A2"/>
    <w:rsid w:val="00FB5C7D"/>
    <w:rsid w:val="00FB7551"/>
    <w:rsid w:val="00FC0973"/>
    <w:rsid w:val="00FC2169"/>
    <w:rsid w:val="00FC2859"/>
    <w:rsid w:val="00FC2C2B"/>
    <w:rsid w:val="00FC566F"/>
    <w:rsid w:val="00FC5741"/>
    <w:rsid w:val="00FC67B9"/>
    <w:rsid w:val="00FC6BF1"/>
    <w:rsid w:val="00FC700E"/>
    <w:rsid w:val="00FD0E45"/>
    <w:rsid w:val="00FD24FB"/>
    <w:rsid w:val="00FD36A7"/>
    <w:rsid w:val="00FD40ED"/>
    <w:rsid w:val="00FD4345"/>
    <w:rsid w:val="00FD4CB3"/>
    <w:rsid w:val="00FD6F22"/>
    <w:rsid w:val="00FF1CA9"/>
    <w:rsid w:val="00FF6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9EA99"/>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33008"/>
    <w:pPr>
      <w:tabs>
        <w:tab w:val="left" w:pos="480"/>
        <w:tab w:val="right" w:leader="dot" w:pos="9010"/>
      </w:tabs>
      <w:spacing w:before="120"/>
      <w:jc w:val="both"/>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 w:type="character" w:styleId="UnresolvedMention">
    <w:name w:val="Unresolved Mention"/>
    <w:basedOn w:val="DefaultParagraphFont"/>
    <w:uiPriority w:val="99"/>
    <w:rsid w:val="006C48D7"/>
    <w:rPr>
      <w:color w:val="808080"/>
      <w:shd w:val="clear" w:color="auto" w:fill="E6E6E6"/>
    </w:rPr>
  </w:style>
  <w:style w:type="character" w:styleId="FollowedHyperlink">
    <w:name w:val="FollowedHyperlink"/>
    <w:basedOn w:val="DefaultParagraphFont"/>
    <w:uiPriority w:val="99"/>
    <w:semiHidden/>
    <w:unhideWhenUsed/>
    <w:rsid w:val="00E522CA"/>
    <w:rPr>
      <w:color w:val="954F72" w:themeColor="followedHyperlink"/>
      <w:u w:val="single"/>
    </w:rPr>
  </w:style>
  <w:style w:type="paragraph" w:styleId="Caption">
    <w:name w:val="caption"/>
    <w:basedOn w:val="Normal"/>
    <w:next w:val="Normal"/>
    <w:uiPriority w:val="35"/>
    <w:unhideWhenUsed/>
    <w:qFormat/>
    <w:rsid w:val="00520E68"/>
    <w:pPr>
      <w:spacing w:after="200"/>
    </w:pPr>
    <w:rPr>
      <w:i/>
      <w:iCs/>
      <w:color w:val="44546A" w:themeColor="text2"/>
      <w:sz w:val="18"/>
      <w:szCs w:val="18"/>
    </w:rPr>
  </w:style>
  <w:style w:type="paragraph" w:styleId="TableofFigures">
    <w:name w:val="table of figures"/>
    <w:basedOn w:val="Normal"/>
    <w:next w:val="Normal"/>
    <w:uiPriority w:val="99"/>
    <w:unhideWhenUsed/>
    <w:rsid w:val="00670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677285">
      <w:bodyDiv w:val="1"/>
      <w:marLeft w:val="0"/>
      <w:marRight w:val="0"/>
      <w:marTop w:val="0"/>
      <w:marBottom w:val="0"/>
      <w:divBdr>
        <w:top w:val="none" w:sz="0" w:space="0" w:color="auto"/>
        <w:left w:val="none" w:sz="0" w:space="0" w:color="auto"/>
        <w:bottom w:val="none" w:sz="0" w:space="0" w:color="auto"/>
        <w:right w:val="none" w:sz="0" w:space="0" w:color="auto"/>
      </w:divBdr>
    </w:div>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 w:id="1662611413">
      <w:bodyDiv w:val="1"/>
      <w:marLeft w:val="0"/>
      <w:marRight w:val="0"/>
      <w:marTop w:val="0"/>
      <w:marBottom w:val="0"/>
      <w:divBdr>
        <w:top w:val="none" w:sz="0" w:space="0" w:color="auto"/>
        <w:left w:val="none" w:sz="0" w:space="0" w:color="auto"/>
        <w:bottom w:val="none" w:sz="0" w:space="0" w:color="auto"/>
        <w:right w:val="none" w:sz="0" w:space="0" w:color="auto"/>
      </w:divBdr>
    </w:div>
    <w:div w:id="1811173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footer" Target="footer2.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EEB4E9-6C9C-5B43-8D6F-EC3B99586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8</TotalTime>
  <Pages>47</Pages>
  <Words>31339</Words>
  <Characters>178635</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14</cp:revision>
  <dcterms:created xsi:type="dcterms:W3CDTF">2018-05-14T08:37:00Z</dcterms:created>
  <dcterms:modified xsi:type="dcterms:W3CDTF">2018-07-2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a9TE40f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